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77777777" w:rsidR="00327356" w:rsidRDefault="00C62110" w:rsidP="0065422F">
      <w:pPr>
        <w:pStyle w:val="Title"/>
        <w:spacing w:line="360" w:lineRule="auto"/>
        <w:jc w:val="both"/>
      </w:pPr>
      <w:r>
        <w:t>Chapter 3 – Implementation</w:t>
      </w:r>
    </w:p>
    <w:p w14:paraId="60705FE7" w14:textId="77777777" w:rsidR="00C62110" w:rsidRDefault="00C62110" w:rsidP="0065422F">
      <w:pPr>
        <w:spacing w:line="360" w:lineRule="auto"/>
        <w:jc w:val="both"/>
      </w:pPr>
      <w:r>
        <w:t>In this chapter we will look at the Implementation of a RESS system called Detector as a plugin for the Enonic CMS, as well as the background of this concept and the CMS it is built upon.</w:t>
      </w:r>
    </w:p>
    <w:p w14:paraId="521C0E9D" w14:textId="77777777" w:rsidR="00C62110" w:rsidRDefault="00C62110" w:rsidP="0065422F">
      <w:pPr>
        <w:pStyle w:val="Heading1"/>
        <w:spacing w:line="360" w:lineRule="auto"/>
        <w:jc w:val="both"/>
      </w:pPr>
      <w:r>
        <w:t>Enonic CMS</w:t>
      </w:r>
    </w:p>
    <w:p w14:paraId="32D4D7DE" w14:textId="702D528C" w:rsidR="00BB7FC3" w:rsidRPr="00BB7FC3" w:rsidRDefault="007E7C98" w:rsidP="0065422F">
      <w:pPr>
        <w:spacing w:line="360" w:lineRule="auto"/>
        <w:jc w:val="both"/>
      </w:pPr>
      <w:r>
        <w:t>Here we will look</w:t>
      </w:r>
      <w:r w:rsidR="00BB7FC3">
        <w:t xml:space="preserve"> at the parts of Enonic CMS that are relevant for the development of a Detector-like plugin.</w:t>
      </w:r>
    </w:p>
    <w:p w14:paraId="196973E1" w14:textId="77777777" w:rsidR="00C62110" w:rsidRDefault="008B318B" w:rsidP="0065422F">
      <w:pPr>
        <w:pStyle w:val="Heading2"/>
        <w:spacing w:line="360" w:lineRule="auto"/>
        <w:jc w:val="both"/>
      </w:pPr>
      <w:r>
        <w:t>Background</w:t>
      </w:r>
    </w:p>
    <w:p w14:paraId="7D8F4637" w14:textId="086C05F2" w:rsidR="008B318B" w:rsidRDefault="008B318B" w:rsidP="0065422F">
      <w:pPr>
        <w:spacing w:line="360" w:lineRule="auto"/>
        <w:jc w:val="both"/>
      </w:pPr>
      <w:r>
        <w:t>Enonic CMS is a web content m</w:t>
      </w:r>
      <w:r w:rsidR="001652C9">
        <w:t>anagement system</w:t>
      </w:r>
      <w:r w:rsidR="00282B29">
        <w:t xml:space="preserve"> created by the Norwegian company Enonic AS and was first launched as version 1.0 in 2001. It is</w:t>
      </w:r>
      <w:r w:rsidR="001652C9">
        <w:t xml:space="preserve"> based on Java Enterprise </w:t>
      </w:r>
      <w:r w:rsidR="00691ABF">
        <w:t>Edition (JEE) and utilizes</w:t>
      </w:r>
      <w:r w:rsidR="0050475D">
        <w:t xml:space="preserve"> many</w:t>
      </w:r>
      <w:r w:rsidR="00691ABF">
        <w:t xml:space="preserve"> open-</w:t>
      </w:r>
      <w:r w:rsidR="001652C9">
        <w:t>sour</w:t>
      </w:r>
      <w:r w:rsidR="00536E6B">
        <w:t xml:space="preserve">ce technologies such as </w:t>
      </w:r>
      <w:proofErr w:type="gramStart"/>
      <w:r w:rsidR="00536E6B">
        <w:t>Spring</w:t>
      </w:r>
      <w:proofErr w:type="gramEnd"/>
      <w:r w:rsidR="00536E6B">
        <w:t xml:space="preserve"> for inversion of control, Hibernate for </w:t>
      </w:r>
      <w:r w:rsidR="001652C9">
        <w:t>object-relation</w:t>
      </w:r>
      <w:r w:rsidR="00536E6B">
        <w:t>al mapping database abstraction, and Saxon for XML and XSLT processing</w:t>
      </w:r>
      <w:r w:rsidR="001652C9">
        <w:t>.</w:t>
      </w:r>
    </w:p>
    <w:p w14:paraId="17A1F512" w14:textId="77777777" w:rsidR="00E308D9" w:rsidRDefault="00E308D9" w:rsidP="0065422F">
      <w:pPr>
        <w:spacing w:line="360" w:lineRule="auto"/>
        <w:jc w:val="both"/>
      </w:pPr>
    </w:p>
    <w:p w14:paraId="3B437939" w14:textId="296CBCBB" w:rsidR="00E308D9" w:rsidRDefault="00E308D9" w:rsidP="0065422F">
      <w:pPr>
        <w:spacing w:line="360" w:lineRule="auto"/>
        <w:jc w:val="both"/>
      </w:pPr>
      <w:r>
        <w:t>Enonic is meant to funct</w:t>
      </w:r>
      <w:r w:rsidR="002A7574">
        <w:t xml:space="preserve">ion as a software platform for </w:t>
      </w:r>
      <w:r>
        <w:t>mediu</w:t>
      </w:r>
      <w:r w:rsidR="002A7574">
        <w:t xml:space="preserve">m to large organizations </w:t>
      </w:r>
      <w:r w:rsidR="00EB43CD">
        <w:fldChar w:fldCharType="begin"/>
      </w:r>
      <w:r w:rsidR="00C67397">
        <w:instrText xml:space="preserve"> ADDIN EN.CITE &lt;EndNote&gt;&lt;Cite&gt;&lt;Author&gt;Enonic&lt;/Author&gt;&lt;Year&gt;2013&lt;/Year&gt;&lt;RecNum&gt;30&lt;/RecNum&gt;&lt;DisplayText&gt;[1]&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EB43CD">
        <w:fldChar w:fldCharType="separate"/>
      </w:r>
      <w:r w:rsidR="00C67397">
        <w:rPr>
          <w:noProof/>
        </w:rPr>
        <w:t>[</w:t>
      </w:r>
      <w:hyperlink w:anchor="_ENREF_1" w:tooltip="Enonic, 2013 #30" w:history="1">
        <w:r w:rsidR="00C67397">
          <w:rPr>
            <w:noProof/>
          </w:rPr>
          <w:t>1</w:t>
        </w:r>
      </w:hyperlink>
      <w:r w:rsidR="00C67397">
        <w:rPr>
          <w:noProof/>
        </w:rPr>
        <w:t>]</w:t>
      </w:r>
      <w:r w:rsidR="00EB43CD">
        <w:fldChar w:fldCharType="end"/>
      </w:r>
      <w:r w:rsidR="002A7574">
        <w:t xml:space="preserve"> </w:t>
      </w:r>
      <w:r>
        <w:t>and as such provides the tools for developme</w:t>
      </w:r>
      <w:r w:rsidR="00AE7662">
        <w:t>nt and publishing needed to do</w:t>
      </w:r>
      <w:r>
        <w:t xml:space="preserve"> this.</w:t>
      </w:r>
      <w:r w:rsidR="00684988">
        <w:t xml:space="preserve"> As with many modern CMS’s, it is built to support content creation and publishing by users and not just developers. To do this it has a web-based portal that gives users a user-friendly way of creating, </w:t>
      </w:r>
      <w:r w:rsidR="005E7D05">
        <w:t>managing and publishing content. It also supports “in context editing” (ICE) of web pages</w:t>
      </w:r>
      <w:r w:rsidR="00924CB1">
        <w:t xml:space="preserve"> – </w:t>
      </w:r>
      <w:r w:rsidR="005E7D05">
        <w:t xml:space="preserve">the ability to </w:t>
      </w:r>
      <w:r w:rsidR="009B490D">
        <w:t>edit the content of a web page while viewing the web page itself.</w:t>
      </w:r>
      <w:r w:rsidR="00AD1483">
        <w:t xml:space="preserve"> The system is widely used in the Norwegian </w:t>
      </w:r>
      <w:r w:rsidR="001B3FC8">
        <w:t>public sector</w:t>
      </w:r>
      <w:r w:rsidR="00411308">
        <w:t xml:space="preserve"> </w:t>
      </w:r>
      <w:r w:rsidR="00EB43CD">
        <w:fldChar w:fldCharType="begin"/>
      </w:r>
      <w:r w:rsidR="00C67397">
        <w:instrText xml:space="preserve"> ADDIN EN.CITE &lt;EndNote&gt;&lt;Cite&gt;&lt;Author&gt;Enonic&lt;/Author&gt;&lt;Year&gt;2013&lt;/Year&gt;&lt;RecNum&gt;29&lt;/RecNum&gt;&lt;DisplayText&gt;[2]&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EB43CD">
        <w:fldChar w:fldCharType="separate"/>
      </w:r>
      <w:r w:rsidR="00C67397">
        <w:rPr>
          <w:noProof/>
        </w:rPr>
        <w:t>[</w:t>
      </w:r>
      <w:hyperlink w:anchor="_ENREF_2" w:tooltip="Enonic, 2013 #29" w:history="1">
        <w:r w:rsidR="00C67397">
          <w:rPr>
            <w:noProof/>
          </w:rPr>
          <w:t>2</w:t>
        </w:r>
      </w:hyperlink>
      <w:r w:rsidR="00C67397">
        <w:rPr>
          <w:noProof/>
        </w:rPr>
        <w:t>]</w:t>
      </w:r>
      <w:r w:rsidR="00EB43CD">
        <w:fldChar w:fldCharType="end"/>
      </w:r>
      <w:r w:rsidR="00E67483">
        <w:t xml:space="preserve">, </w:t>
      </w:r>
      <w:r w:rsidR="001B3FC8">
        <w:t>which is one of the</w:t>
      </w:r>
      <w:r w:rsidR="00AD1483">
        <w:t xml:space="preserve"> reason</w:t>
      </w:r>
      <w:r w:rsidR="001B3FC8">
        <w:t>s</w:t>
      </w:r>
      <w:r w:rsidR="00AD1483">
        <w:t xml:space="preserve"> for choosing it for the implementation of Detector.</w:t>
      </w:r>
    </w:p>
    <w:p w14:paraId="6CD62C48" w14:textId="77777777" w:rsidR="00684988" w:rsidRDefault="00684988" w:rsidP="0065422F">
      <w:pPr>
        <w:spacing w:line="360" w:lineRule="auto"/>
        <w:jc w:val="both"/>
      </w:pPr>
    </w:p>
    <w:p w14:paraId="5CDEDD1A" w14:textId="14A0157C" w:rsidR="00684988" w:rsidRDefault="00684988" w:rsidP="0065422F">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2A0F04BA" w14:textId="77777777" w:rsidR="00B53684" w:rsidRDefault="00B53684" w:rsidP="0065422F">
      <w:pPr>
        <w:spacing w:line="360" w:lineRule="auto"/>
        <w:jc w:val="both"/>
      </w:pPr>
    </w:p>
    <w:p w14:paraId="3F0AEA09" w14:textId="6B43DDB8" w:rsidR="00AD06EF" w:rsidRDefault="00B53684" w:rsidP="0065422F">
      <w:pPr>
        <w:spacing w:line="360" w:lineRule="auto"/>
        <w:jc w:val="both"/>
      </w:pPr>
      <w:r>
        <w:lastRenderedPageBreak/>
        <w:t>Enonic comes in two different editions: Enterprise Edition</w:t>
      </w:r>
      <w:r w:rsidR="000F68FA">
        <w:t xml:space="preserve"> (EE)</w:t>
      </w:r>
      <w:r>
        <w:t xml:space="preserve"> and Community Editio</w:t>
      </w:r>
      <w:r w:rsidR="00EE042B">
        <w:t>n</w:t>
      </w:r>
      <w:r w:rsidR="000F68FA">
        <w:t xml:space="preserve"> (CE)</w:t>
      </w:r>
      <w:r w:rsidR="00D64B4B">
        <w:t xml:space="preserve"> </w:t>
      </w:r>
      <w:r w:rsidR="00EB43CD">
        <w:fldChar w:fldCharType="begin"/>
      </w:r>
      <w:r w:rsidR="00C67397">
        <w:instrText xml:space="preserve"> ADDIN EN.CITE &lt;EndNote&gt;&lt;Cite&gt;&lt;Author&gt;Enonic&lt;/Author&gt;&lt;Year&gt;2013&lt;/Year&gt;&lt;RecNum&gt;31&lt;/RecNum&gt;&lt;DisplayText&gt;[3]&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EB43CD">
        <w:fldChar w:fldCharType="separate"/>
      </w:r>
      <w:r w:rsidR="00C67397">
        <w:rPr>
          <w:noProof/>
        </w:rPr>
        <w:t>[</w:t>
      </w:r>
      <w:hyperlink w:anchor="_ENREF_3" w:tooltip="Enonic, 2013 #31" w:history="1">
        <w:r w:rsidR="00C67397">
          <w:rPr>
            <w:noProof/>
          </w:rPr>
          <w:t>3</w:t>
        </w:r>
      </w:hyperlink>
      <w:r w:rsidR="00C67397">
        <w:rPr>
          <w:noProof/>
        </w:rPr>
        <w:t>]</w:t>
      </w:r>
      <w:r w:rsidR="00EB43CD">
        <w:fldChar w:fldCharType="end"/>
      </w:r>
      <w:r w:rsidR="000F68FA">
        <w:t>, where the latter is open-source and free</w:t>
      </w:r>
      <w:r w:rsidR="006B3C97">
        <w:t xml:space="preserve"> to use</w:t>
      </w:r>
      <w:r w:rsidR="00501A22">
        <w:t xml:space="preserve"> under the Afferno General Public </w:t>
      </w:r>
      <w:r w:rsidR="00037467">
        <w:t>License</w:t>
      </w:r>
      <w:r w:rsidR="00501A22">
        <w:t xml:space="preserve"> 3.0 (AGPL 3.0). </w:t>
      </w:r>
      <w:r w:rsidR="000F68FA">
        <w:t>They are mostly similar</w:t>
      </w:r>
      <w:r w:rsidR="001F30FF">
        <w:t>, but</w:t>
      </w:r>
      <w:r w:rsidR="000F68FA">
        <w:t xml:space="preserve"> with the EE supporting more enterprise-oriented elements s</w:t>
      </w:r>
      <w:r w:rsidR="00C749B9">
        <w:t>uch as director</w:t>
      </w:r>
      <w:r w:rsidR="000F68FA">
        <w:t>y servers, load b</w:t>
      </w:r>
      <w:r w:rsidR="00C749B9">
        <w:t>a</w:t>
      </w:r>
      <w:r w:rsidR="000F68FA">
        <w:t xml:space="preserve">lancing and </w:t>
      </w:r>
      <w:r w:rsidR="00C749B9">
        <w:t>dedicated support.</w:t>
      </w:r>
      <w:r w:rsidR="001F30FF">
        <w:t xml:space="preserve"> The EE is available</w:t>
      </w:r>
      <w:r w:rsidR="007E5CD3">
        <w:t xml:space="preserve"> under the Enonic </w:t>
      </w:r>
      <w:r w:rsidR="00037467">
        <w:t>Commercial</w:t>
      </w:r>
      <w:r w:rsidR="00770C1E">
        <w:t xml:space="preserve"> </w:t>
      </w:r>
      <w:r w:rsidR="00037467">
        <w:t>License</w:t>
      </w:r>
      <w:r w:rsidR="00770C1E">
        <w:t>.</w:t>
      </w:r>
    </w:p>
    <w:p w14:paraId="3FE2702E" w14:textId="77777777" w:rsidR="00AD7D32" w:rsidRDefault="00AD7D32" w:rsidP="0065422F">
      <w:pPr>
        <w:spacing w:line="360" w:lineRule="auto"/>
        <w:jc w:val="both"/>
      </w:pPr>
    </w:p>
    <w:p w14:paraId="37898E4A" w14:textId="090DF3E3" w:rsidR="00AD7D32" w:rsidRDefault="00311B03" w:rsidP="0065422F">
      <w:pPr>
        <w:pStyle w:val="Heading2"/>
        <w:spacing w:line="360" w:lineRule="auto"/>
        <w:jc w:val="both"/>
      </w:pPr>
      <w:r>
        <w:t>Data</w:t>
      </w:r>
      <w:r w:rsidR="00AD7D32">
        <w:t>sources</w:t>
      </w:r>
    </w:p>
    <w:p w14:paraId="6885D7C9" w14:textId="57C84DED" w:rsidR="004853E6" w:rsidRDefault="00A532AF" w:rsidP="0065422F">
      <w:pPr>
        <w:spacing w:line="360" w:lineRule="auto"/>
        <w:jc w:val="both"/>
      </w:pPr>
      <w:r>
        <w:t>A datasource in Enonic CMS is a collection of one or more Java method calls used to retrieve data fro</w:t>
      </w:r>
      <w:r w:rsidR="00685F3B">
        <w:t>m a database or other sources</w:t>
      </w:r>
      <w:r w:rsidR="00D64B4B">
        <w:t xml:space="preserve"> </w:t>
      </w:r>
      <w:r w:rsidR="00EB43CD">
        <w:fldChar w:fldCharType="begin"/>
      </w:r>
      <w:r w:rsidR="00C67397">
        <w:instrText xml:space="preserve"> ADDIN EN.CITE &lt;EndNote&gt;&lt;Cite&gt;&lt;Author&gt;Enonic&lt;/Author&gt;&lt;Year&gt;2013&lt;/Year&gt;&lt;RecNum&gt;32&lt;/RecNum&gt;&lt;DisplayText&gt;[4]&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EB43CD">
        <w:fldChar w:fldCharType="separate"/>
      </w:r>
      <w:r w:rsidR="00C67397">
        <w:rPr>
          <w:noProof/>
        </w:rPr>
        <w:t>[</w:t>
      </w:r>
      <w:hyperlink w:anchor="_ENREF_4" w:tooltip="Enonic, 2013 #32" w:history="1">
        <w:r w:rsidR="00C67397">
          <w:rPr>
            <w:noProof/>
          </w:rPr>
          <w:t>4</w:t>
        </w:r>
      </w:hyperlink>
      <w:r w:rsidR="00C67397">
        <w:rPr>
          <w:noProof/>
        </w:rPr>
        <w:t>]</w:t>
      </w:r>
      <w:r w:rsidR="00EB43CD">
        <w:fldChar w:fldCharType="end"/>
      </w:r>
      <w:r w:rsidR="00685F3B">
        <w:t>. Methods invok</w:t>
      </w:r>
      <w:r w:rsidR="003E2425">
        <w:t>ed in datasources return XML or primitive types, and only accept primitive types as arguments.</w:t>
      </w:r>
      <w:r w:rsidR="00D97F15">
        <w:t xml:space="preserve"> To supplement the native library of methods available in datas</w:t>
      </w:r>
      <w:r w:rsidR="00A37A14">
        <w:t>ources, new ones can be added</w:t>
      </w:r>
      <w:r w:rsidR="00D97F15">
        <w:t xml:space="preserve"> through plugins.</w:t>
      </w:r>
      <w:r w:rsidR="001728F5">
        <w:t xml:space="preserve"> Every call to a datasource method uses an instantiation cache that stores the data gotten from the initial call, so that subsequent calls to the same method with</w:t>
      </w:r>
      <w:r w:rsidR="002B3F0A">
        <w:t>in</w:t>
      </w:r>
      <w:r w:rsidR="001728F5">
        <w:t xml:space="preserve"> the page will not trigger an actual call, but rather get the return value or XML from the cache.</w:t>
      </w:r>
    </w:p>
    <w:p w14:paraId="6BBE9865" w14:textId="77777777" w:rsidR="003D1D83" w:rsidRDefault="003D1D83" w:rsidP="0065422F">
      <w:pPr>
        <w:spacing w:line="360" w:lineRule="auto"/>
        <w:jc w:val="both"/>
      </w:pPr>
    </w:p>
    <w:p w14:paraId="2E2C5DA7" w14:textId="3E9E6539" w:rsidR="00E71B59" w:rsidRDefault="00E71B59" w:rsidP="0065422F">
      <w:pPr>
        <w:spacing w:line="360" w:lineRule="auto"/>
        <w:jc w:val="both"/>
      </w:pPr>
      <w:r>
        <w:t xml:space="preserve">Datasources are defined as XML and can contain several method calls. Each call contains a name attribute for the method and a list of parameters that specify the arguments to be passed </w:t>
      </w:r>
      <w:r w:rsidR="00E95833">
        <w:t>to the method</w:t>
      </w:r>
      <w:r>
        <w:t>.</w:t>
      </w:r>
    </w:p>
    <w:p w14:paraId="5340F36D" w14:textId="77777777" w:rsidR="006B7D06" w:rsidRDefault="006B7D06" w:rsidP="0065422F">
      <w:pPr>
        <w:spacing w:line="360" w:lineRule="auto"/>
        <w:jc w:val="both"/>
      </w:pPr>
      <w:r>
        <w:rPr>
          <w:noProof/>
        </w:rPr>
        <mc:AlternateContent>
          <mc:Choice Requires="wpg">
            <w:drawing>
              <wp:anchor distT="0" distB="0" distL="114300" distR="114300" simplePos="0" relativeHeight="251663360" behindDoc="0" locked="0" layoutInCell="1" allowOverlap="1" wp14:anchorId="7FC1FFDF" wp14:editId="6BA2535F">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0109B20" w14:textId="381BD419" w:rsidR="00EB43CD" w:rsidRDefault="00EB43CD" w:rsidP="002200B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54B390BE" w14:textId="1EA482C6" w:rsidR="00EB43CD" w:rsidRPr="002200BD" w:rsidRDefault="00EB43CD"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07C4A2DE" w14:textId="741C73D6"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738B7D51" w14:textId="346811EB" w:rsidR="00EB43CD" w:rsidRDefault="00EB43CD"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EB43CD" w:rsidRDefault="00EB43CD" w:rsidP="002200B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03CC8C1F" w14:textId="74797F7A" w:rsidR="00EB43CD" w:rsidRPr="002200BD" w:rsidRDefault="00EB43CD" w:rsidP="002200B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BC06246" w14:textId="49BCE002" w:rsidR="00EB43CD" w:rsidRDefault="00EB43CD"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3360;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0109B20" w14:textId="381BD419" w:rsidR="00A45D45" w:rsidRDefault="00A45D45" w:rsidP="002200BD">
                        <w:pPr>
                          <w:rPr>
                            <w:rFonts w:ascii="Consolas" w:hAnsi="Consolas" w:cs="Courier"/>
                            <w:color w:val="000000"/>
                            <w:sz w:val="20"/>
                            <w:szCs w:val="20"/>
                          </w:rPr>
                        </w:pPr>
                        <w:r>
                          <w:rPr>
                            <w:rFonts w:ascii="Consolas" w:hAnsi="Consolas" w:cs="Courier"/>
                            <w:color w:val="000000"/>
                            <w:sz w:val="20"/>
                            <w:szCs w:val="20"/>
                          </w:rPr>
                          <w:t>&lt;datasources&gt;</w:t>
                        </w:r>
                      </w:p>
                      <w:p w14:paraId="54B390BE" w14:textId="1EA482C6" w:rsidR="00A45D45" w:rsidRPr="002200BD" w:rsidRDefault="00A45D45"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07C4A2DE" w14:textId="741C73D6"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738B7D51" w14:textId="346811EB" w:rsidR="00A45D45" w:rsidRDefault="00A45D45"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A45D45" w:rsidRDefault="00A45D45" w:rsidP="002200BD">
                        <w:pPr>
                          <w:ind w:firstLine="720"/>
                          <w:rPr>
                            <w:rFonts w:ascii="Consolas" w:hAnsi="Consolas" w:cs="Courier"/>
                            <w:color w:val="000000"/>
                            <w:sz w:val="20"/>
                            <w:szCs w:val="20"/>
                          </w:rPr>
                        </w:pPr>
                        <w:r>
                          <w:rPr>
                            <w:rFonts w:ascii="Consolas" w:hAnsi="Consolas" w:cs="Courier"/>
                            <w:color w:val="000000"/>
                            <w:sz w:val="20"/>
                            <w:szCs w:val="20"/>
                          </w:rPr>
                          <w:t>..</w:t>
                        </w:r>
                      </w:p>
                      <w:p w14:paraId="03CC8C1F" w14:textId="74797F7A" w:rsidR="00A45D45" w:rsidRPr="002200BD" w:rsidRDefault="00A45D45" w:rsidP="002200B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2BC06246" w14:textId="49BCE002" w:rsidR="00A45D45" w:rsidRDefault="00A45D45"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v:textbox>
                </v:shape>
                <w10:wrap type="square" anchorx="margin"/>
              </v:group>
            </w:pict>
          </mc:Fallback>
        </mc:AlternateContent>
      </w:r>
    </w:p>
    <w:p w14:paraId="1E380DEC" w14:textId="708AC292" w:rsidR="006B7D06" w:rsidRDefault="003F4BDA" w:rsidP="0065422F">
      <w:pPr>
        <w:spacing w:line="360" w:lineRule="auto"/>
        <w:jc w:val="both"/>
      </w:pPr>
      <w:r>
        <w:t xml:space="preserve">The condition attribute may contain a condition </w:t>
      </w:r>
      <w:r w:rsidR="00054F40">
        <w:t>expression</w:t>
      </w:r>
      <w:r>
        <w:t>. The value is commonly a Java Unified Expression Language (</w:t>
      </w:r>
      <w:proofErr w:type="spellStart"/>
      <w:r>
        <w:t>Java.el</w:t>
      </w:r>
      <w:proofErr w:type="spellEnd"/>
      <w:r>
        <w:t>) expression</w:t>
      </w:r>
      <w:r w:rsidR="00A56D91">
        <w:t xml:space="preserve"> that dictates when the method call should be executed.</w:t>
      </w:r>
      <w:r w:rsidR="007C6055">
        <w:t xml:space="preserve"> The result-element attribute specifies the name of the root element for the result-set XML that is returned from the method call.</w:t>
      </w:r>
      <w:r w:rsidR="002832F4">
        <w:t xml:space="preserve"> The cache attribute states whether or not the result set should be stores in the instantiation cache for subsequent method invocations.</w:t>
      </w:r>
    </w:p>
    <w:p w14:paraId="63AD08F7" w14:textId="77777777" w:rsidR="00E83B28" w:rsidRPr="00AD7D32" w:rsidRDefault="00E83B28" w:rsidP="0065422F">
      <w:pPr>
        <w:spacing w:line="360" w:lineRule="auto"/>
        <w:jc w:val="both"/>
      </w:pPr>
    </w:p>
    <w:p w14:paraId="0E87FE99" w14:textId="025B9795" w:rsidR="0031500B" w:rsidRDefault="00A34706" w:rsidP="0065422F">
      <w:pPr>
        <w:pStyle w:val="Heading2"/>
        <w:spacing w:line="360" w:lineRule="auto"/>
        <w:jc w:val="both"/>
      </w:pPr>
      <w:r>
        <w:t>Device Detection</w:t>
      </w:r>
      <w:r w:rsidR="00A37E49">
        <w:t xml:space="preserve"> and Classification</w:t>
      </w:r>
    </w:p>
    <w:p w14:paraId="467FF996" w14:textId="2676C9B1" w:rsidR="007630C5" w:rsidRDefault="00156703" w:rsidP="0065422F">
      <w:pPr>
        <w:spacing w:line="360" w:lineRule="auto"/>
        <w:jc w:val="both"/>
      </w:pPr>
      <w:r>
        <w:t>Enonic CMS supports device detection on the server</w:t>
      </w:r>
      <w:r w:rsidR="00D64B4B">
        <w:t xml:space="preserve"> </w:t>
      </w:r>
      <w:r w:rsidR="00EB43CD">
        <w:fldChar w:fldCharType="begin"/>
      </w:r>
      <w:r w:rsidR="00C67397">
        <w:instrText xml:space="preserve"> ADDIN EN.CITE &lt;EndNote&gt;&lt;Cite&gt;&lt;Author&gt;Enonic&lt;/Author&gt;&lt;Year&gt;2013&lt;/Year&gt;&lt;RecNum&gt;33&lt;/RecNum&gt;&lt;DisplayText&gt;[5]&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EB43CD">
        <w:fldChar w:fldCharType="separate"/>
      </w:r>
      <w:r w:rsidR="00C67397">
        <w:rPr>
          <w:noProof/>
        </w:rPr>
        <w:t>[</w:t>
      </w:r>
      <w:hyperlink w:anchor="_ENREF_5" w:tooltip="Enonic, 2013 #33" w:history="1">
        <w:r w:rsidR="00C67397">
          <w:rPr>
            <w:noProof/>
          </w:rPr>
          <w:t>5</w:t>
        </w:r>
      </w:hyperlink>
      <w:r w:rsidR="00C67397">
        <w:rPr>
          <w:noProof/>
        </w:rPr>
        <w:t>]</w:t>
      </w:r>
      <w:r w:rsidR="00EB43CD">
        <w:fldChar w:fldCharType="end"/>
      </w:r>
      <w:r>
        <w:t>. It does this by allowing</w:t>
      </w:r>
      <w:r w:rsidR="00211063">
        <w:t xml:space="preserve"> an</w:t>
      </w:r>
      <w:r>
        <w:t xml:space="preserve"> </w:t>
      </w:r>
      <w:r w:rsidR="008D057B">
        <w:t>XSL-based device-classification</w:t>
      </w:r>
      <w:r>
        <w:t xml:space="preserve"> scrip</w:t>
      </w:r>
      <w:r w:rsidR="008D057B">
        <w:t>t to be referenced in the site properties of the CMS.</w:t>
      </w:r>
      <w:r w:rsidR="00BA1A90">
        <w:t xml:space="preserve"> The device-classification script gets passed data from the CMS in the form of an XML containing values from the HTTP request</w:t>
      </w:r>
      <w:r w:rsidR="00516533">
        <w:t>,</w:t>
      </w:r>
      <w:r w:rsidR="00BA1A90">
        <w:t xml:space="preserve"> and the user.</w:t>
      </w:r>
      <w:r w:rsidR="00536CF9">
        <w:t xml:space="preserve"> This is similar</w:t>
      </w:r>
      <w:r w:rsidR="002262A7">
        <w:t xml:space="preserve"> to having device detection with </w:t>
      </w:r>
      <w:r w:rsidR="00536CF9">
        <w:t>Devi</w:t>
      </w:r>
      <w:r w:rsidR="00516533">
        <w:t>ce Detection Repositories, as</w:t>
      </w:r>
      <w:r w:rsidR="00536CF9">
        <w:t xml:space="preserve"> the most common resource that can be used for device classification is the UA string that is present in the HTTP request header.</w:t>
      </w:r>
      <w:r w:rsidR="007630C5">
        <w:t xml:space="preserve"> No information about the </w:t>
      </w:r>
      <w:r w:rsidR="00455CB6">
        <w:t>supported features on the UA</w:t>
      </w:r>
      <w:r w:rsidR="007630C5">
        <w:t xml:space="preserve">, apart from the UA string, is passed to the script in the </w:t>
      </w:r>
      <w:r w:rsidR="00422721">
        <w:t xml:space="preserve">native </w:t>
      </w:r>
      <w:r w:rsidR="007630C5">
        <w:t>XML.</w:t>
      </w:r>
    </w:p>
    <w:p w14:paraId="0E696618" w14:textId="77777777" w:rsidR="00FD53A7" w:rsidRDefault="00FD53A7" w:rsidP="0065422F">
      <w:pPr>
        <w:spacing w:line="360" w:lineRule="auto"/>
        <w:jc w:val="both"/>
      </w:pPr>
    </w:p>
    <w:p w14:paraId="2CA569D1" w14:textId="43020C02" w:rsidR="00FD53A7" w:rsidRDefault="00516533" w:rsidP="0065422F">
      <w:pPr>
        <w:spacing w:line="360" w:lineRule="auto"/>
        <w:jc w:val="both"/>
      </w:pPr>
      <w:r>
        <w:t xml:space="preserve">The </w:t>
      </w:r>
      <w:r w:rsidR="001E487C">
        <w:t>output</w:t>
      </w:r>
      <w:r w:rsidR="00831678">
        <w:t xml:space="preserve"> of the XSL script is a string describing the detected device class</w:t>
      </w:r>
      <w:r w:rsidR="00E701D2">
        <w:t xml:space="preserve"> based on the data from the XML. </w:t>
      </w:r>
      <w:r w:rsidR="003D2FFC">
        <w:t>Detecting a device class is done by a conditional block in the script that matches data from the XML against u</w:t>
      </w:r>
      <w:r w:rsidR="00CB6787">
        <w:t xml:space="preserve">ser-defined regular expressions. Whichever regular expression </w:t>
      </w:r>
      <w:r w:rsidR="00FD53A7">
        <w:t>result in a match decides</w:t>
      </w:r>
      <w:r w:rsidR="00CB6787">
        <w:t xml:space="preserve"> which device class is passed to the CMS.</w:t>
      </w:r>
      <w:r w:rsidR="001E487C">
        <w:t xml:space="preserve"> </w:t>
      </w:r>
      <w:r w:rsidR="00FD53A7">
        <w:t>The</w:t>
      </w:r>
      <w:r w:rsidR="001E487C">
        <w:t xml:space="preserve"> output is attached to a context-</w:t>
      </w:r>
      <w:r w:rsidR="00E86C8B">
        <w:t>element in the data</w:t>
      </w:r>
      <w:r w:rsidR="001E487C">
        <w:t>source result XML of all pages and portlets</w:t>
      </w:r>
      <w:r w:rsidR="008B411C">
        <w:t xml:space="preserve"> in the CMS, and is thus available for tailoring the site to the detected device class.</w:t>
      </w:r>
    </w:p>
    <w:p w14:paraId="2C9B7A3C" w14:textId="77777777" w:rsidR="00E83B28" w:rsidRDefault="00E83B28" w:rsidP="0065422F">
      <w:pPr>
        <w:spacing w:line="360" w:lineRule="auto"/>
        <w:jc w:val="both"/>
      </w:pPr>
    </w:p>
    <w:p w14:paraId="64B04598" w14:textId="2E298AA2" w:rsidR="008710E9" w:rsidRDefault="005E0395" w:rsidP="0065422F">
      <w:pPr>
        <w:pStyle w:val="Heading2"/>
        <w:spacing w:line="360" w:lineRule="auto"/>
        <w:jc w:val="both"/>
      </w:pPr>
      <w:r>
        <w:t>Plug</w:t>
      </w:r>
      <w:r w:rsidR="008710E9">
        <w:t>ins</w:t>
      </w:r>
    </w:p>
    <w:p w14:paraId="351F34E5" w14:textId="77CBB285" w:rsidR="007F63AF" w:rsidRDefault="00A56966" w:rsidP="0065422F">
      <w:pPr>
        <w:spacing w:line="360" w:lineRule="auto"/>
        <w:jc w:val="both"/>
      </w:pPr>
      <w:r>
        <w:t>Enonic supports development of plugins for extendi</w:t>
      </w:r>
      <w:r w:rsidR="00171258">
        <w:t>ng the functionality of the CMS</w:t>
      </w:r>
      <w:r w:rsidR="002302DA">
        <w:t xml:space="preserve"> </w:t>
      </w:r>
      <w:r w:rsidR="00EB43CD">
        <w:fldChar w:fldCharType="begin"/>
      </w:r>
      <w:r w:rsidR="00C67397">
        <w:instrText xml:space="preserve"> ADDIN EN.CITE &lt;EndNote&gt;&lt;Cite&gt;&lt;Author&gt;Enonic&lt;/Author&gt;&lt;Year&gt;2013&lt;/Year&gt;&lt;RecNum&gt;34&lt;/RecNum&gt;&lt;DisplayText&gt;[6]&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EB43CD">
        <w:fldChar w:fldCharType="separate"/>
      </w:r>
      <w:r w:rsidR="00C67397">
        <w:rPr>
          <w:noProof/>
        </w:rPr>
        <w:t>[</w:t>
      </w:r>
      <w:hyperlink w:anchor="_ENREF_6" w:tooltip="Enonic, 2013 #34" w:history="1">
        <w:r w:rsidR="00C67397">
          <w:rPr>
            <w:noProof/>
          </w:rPr>
          <w:t>6</w:t>
        </w:r>
      </w:hyperlink>
      <w:r w:rsidR="00C67397">
        <w:rPr>
          <w:noProof/>
        </w:rPr>
        <w:t>]</w:t>
      </w:r>
      <w:r w:rsidR="00EB43CD">
        <w:fldChar w:fldCharType="end"/>
      </w:r>
      <w:r w:rsidR="00171258">
        <w:t>, t</w:t>
      </w:r>
      <w:r w:rsidR="00FF0F92">
        <w:t>his is done using Java</w:t>
      </w:r>
      <w:r w:rsidR="00F63E6F">
        <w:t xml:space="preserve"> and Spring. Plugins are packaged in OSGi bundles,</w:t>
      </w:r>
      <w:r w:rsidR="00F00A32">
        <w:t xml:space="preserve"> which are normal JAR</w:t>
      </w:r>
      <w:r w:rsidR="00F63E6F">
        <w:t xml:space="preserve"> files with extra metadata</w:t>
      </w:r>
      <w:r w:rsidR="009B39E7">
        <w:t xml:space="preserve"> called the Manifest</w:t>
      </w:r>
      <w:r w:rsidR="00F63E6F">
        <w:t xml:space="preserve"> that allows for the modula</w:t>
      </w:r>
      <w:r w:rsidR="00F00A32">
        <w:t>rization that is needed for plugins in</w:t>
      </w:r>
      <w:r w:rsidR="00160F07">
        <w:t xml:space="preserve"> the Java system of Enonic</w:t>
      </w:r>
      <w:r w:rsidR="00345AC7">
        <w:t xml:space="preserve"> CMS</w:t>
      </w:r>
      <w:r w:rsidR="00F00A32">
        <w:t>.</w:t>
      </w:r>
      <w:r w:rsidR="00BA291B">
        <w:t xml:space="preserve"> </w:t>
      </w:r>
      <w:r w:rsidR="00F73106">
        <w:t>Maven is used</w:t>
      </w:r>
      <w:r w:rsidR="00BA291B">
        <w:t xml:space="preserve"> for building plugins. It</w:t>
      </w:r>
      <w:r w:rsidR="00F73106">
        <w:t xml:space="preserve"> handles all the dependencies for the plugin as well as packaging the JAR file for deployment. Enonic has</w:t>
      </w:r>
      <w:r w:rsidR="00BD221E">
        <w:t xml:space="preserve"> also</w:t>
      </w:r>
      <w:r w:rsidR="00F73106">
        <w:t xml:space="preserve"> created a Maven plugin that simplifies the process of packaging the plugin into an OSGi bundle</w:t>
      </w:r>
      <w:r w:rsidR="00FD62A0">
        <w:t xml:space="preserve"> that is compatible with the CMS</w:t>
      </w:r>
      <w:r w:rsidR="00F73106">
        <w:t>.</w:t>
      </w:r>
      <w:r w:rsidR="00010296">
        <w:t xml:space="preserve"> </w:t>
      </w:r>
      <w:r w:rsidR="007F63AF">
        <w:t>To deploy a plugin the JAR is moved into the plugin directory under the Enonic installation directory.</w:t>
      </w:r>
    </w:p>
    <w:p w14:paraId="3F67D833" w14:textId="77777777" w:rsidR="00B64549" w:rsidRDefault="00B64549" w:rsidP="0065422F">
      <w:pPr>
        <w:spacing w:line="360" w:lineRule="auto"/>
        <w:jc w:val="both"/>
      </w:pPr>
    </w:p>
    <w:p w14:paraId="36A51ED5" w14:textId="22734123" w:rsidR="00E1199C" w:rsidRDefault="006408D8" w:rsidP="0065422F">
      <w:pPr>
        <w:spacing w:line="360" w:lineRule="auto"/>
        <w:jc w:val="both"/>
      </w:pPr>
      <w:r>
        <w:rPr>
          <w:noProof/>
        </w:rPr>
        <mc:AlternateContent>
          <mc:Choice Requires="wpg">
            <w:drawing>
              <wp:anchor distT="0" distB="0" distL="114300" distR="114300" simplePos="0" relativeHeight="251660288" behindDoc="0" locked="0" layoutInCell="1" allowOverlap="1" wp14:anchorId="1D57C8F3" wp14:editId="3A179FEB">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30E111" w14:textId="7A4C0F21" w:rsidR="00EB43CD" w:rsidRDefault="00EB43CD" w:rsidP="00DD5A20">
                              <w:pPr>
                                <w:pStyle w:val="Caption"/>
                                <w:rPr>
                                  <w:noProof/>
                                </w:rPr>
                              </w:pPr>
                              <w:r>
                                <w:t xml:space="preserve">Figure </w:t>
                              </w:r>
                              <w:fldSimple w:instr=" SEQ Figure \* ARABIC ">
                                <w:r>
                                  <w:rPr>
                                    <w:noProof/>
                                  </w:rPr>
                                  <w:t>1</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60288;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yMt6PyAwAAYg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4G6AYx5Xcv0CadQSaAiN2yi2EADZIzV2STXcjzAJd779DJ+ylvtpIDspIJXU39+aR32gI6wG&#10;BEOeBubPLcVWW39sgah4OfeC7oVVL7TbZiahlKFngjdOBANt614stWy+Ao8LPAWWaMvgrGlge3Fm&#10;/a0PTwnGi8Ip+Y792D4p6PO+fSE1ng9fqVZdGVpA75PsS4Hmr6rR67oWooqtBbK4UkVcPYqAPA6g&#10;LJ3kLnKXje7RgS+FH8dO6/Q0uv0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8" o:title=""/>
                  <v:path arrowok="t"/>
                </v:shape>
                <v:shapetype id="_x0000_t202" coordsize="21600,21600" o:spt="202" path="m0,0l0,21600,21600,21600,21600,0xe">
                  <v:stroke joinstyle="miter"/>
                  <v:path gradientshapeok="t" o:connecttype="rect"/>
                </v:shapety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2F30E111" w14:textId="7A4C0F21" w:rsidR="00EB43CD" w:rsidRDefault="00EB43CD" w:rsidP="00DD5A20">
                        <w:pPr>
                          <w:pStyle w:val="Caption"/>
                          <w:rPr>
                            <w:noProof/>
                          </w:rPr>
                        </w:pPr>
                        <w:r>
                          <w:t xml:space="preserve">Figure </w:t>
                        </w:r>
                        <w:fldSimple w:instr=" SEQ Figure \* ARABIC ">
                          <w:r>
                            <w:rPr>
                              <w:noProof/>
                            </w:rPr>
                            <w:t>1</w:t>
                          </w:r>
                        </w:fldSimple>
                        <w:r>
                          <w:t>: The Enonic Plugin Environment API. Source: Enonic AS</w:t>
                        </w:r>
                      </w:p>
                    </w:txbxContent>
                  </v:textbox>
                </v:shape>
                <w10:wrap type="topAndBottom" anchorx="margin"/>
              </v:group>
            </w:pict>
          </mc:Fallback>
        </mc:AlternateContent>
      </w:r>
      <w:r w:rsidR="002542A2">
        <w:t>Developing a plugin</w:t>
      </w:r>
      <w:r w:rsidR="003612BE">
        <w:t xml:space="preserve"> for Enonic is</w:t>
      </w:r>
      <w:r w:rsidR="00780CED">
        <w:t xml:space="preserve"> essentially creating a set of extensions packaged into a JAR file. In Enonic </w:t>
      </w:r>
      <w:r w:rsidR="002542A2">
        <w:t>CMS</w:t>
      </w:r>
      <w:r w:rsidR="00780CED">
        <w:t xml:space="preserve"> this</w:t>
      </w:r>
      <w:r w:rsidR="002542A2">
        <w:t xml:space="preserve"> means extending</w:t>
      </w:r>
      <w:r w:rsidR="00AC2D44">
        <w:t xml:space="preserve"> Java</w:t>
      </w:r>
      <w:r w:rsidR="002542A2">
        <w:t xml:space="preserve"> classes that are part of the Plugin Environment API.</w:t>
      </w:r>
    </w:p>
    <w:p w14:paraId="42E18148" w14:textId="4887F29D" w:rsidR="006408D8" w:rsidRDefault="006408D8" w:rsidP="0065422F">
      <w:pPr>
        <w:spacing w:line="360" w:lineRule="auto"/>
        <w:jc w:val="both"/>
      </w:pPr>
    </w:p>
    <w:p w14:paraId="1605F399" w14:textId="37E58E24" w:rsidR="00DD5A20" w:rsidRDefault="00DC0C35" w:rsidP="0065422F">
      <w:pPr>
        <w:spacing w:line="360" w:lineRule="auto"/>
        <w:jc w:val="both"/>
      </w:pPr>
      <w:r>
        <w:t>Most of the classes in the API can be extended, with two exceptions:</w:t>
      </w:r>
    </w:p>
    <w:p w14:paraId="7C8AD0CB" w14:textId="77777777" w:rsidR="008C0AFF" w:rsidRDefault="008C0AFF" w:rsidP="0065422F">
      <w:pPr>
        <w:spacing w:line="360" w:lineRule="auto"/>
        <w:jc w:val="both"/>
      </w:pPr>
    </w:p>
    <w:p w14:paraId="1929E6CC" w14:textId="355AD3F2" w:rsidR="00DC0C35" w:rsidRDefault="00DC0C35" w:rsidP="0065422F">
      <w:pPr>
        <w:pStyle w:val="ListParagraph"/>
        <w:numPr>
          <w:ilvl w:val="0"/>
          <w:numId w:val="1"/>
        </w:numPr>
        <w:spacing w:line="360" w:lineRule="auto"/>
        <w:jc w:val="both"/>
      </w:pPr>
      <w:r>
        <w:t>Extension is an interface and cannot be extended</w:t>
      </w:r>
      <w:r w:rsidR="00B35DD3">
        <w:t xml:space="preserve">, but is implemented by </w:t>
      </w:r>
      <w:proofErr w:type="spellStart"/>
      <w:r w:rsidR="00B35DD3">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594D156A" w14:textId="76F35B9C" w:rsidR="00DC0C35" w:rsidRDefault="00DC0C35" w:rsidP="0065422F">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w:t>
      </w:r>
      <w:r w:rsidR="00966C81">
        <w:t>define a Function Library extens</w:t>
      </w:r>
      <w:r>
        <w:t xml:space="preserve">ion. </w:t>
      </w:r>
      <w:r w:rsidR="00C81744">
        <w:t>All public methods in</w:t>
      </w:r>
      <w:r w:rsidR="00315FED">
        <w:t xml:space="preserve"> the</w:t>
      </w:r>
      <w:r w:rsidR="00C81744">
        <w:t xml:space="preserve"> extended clas</w:t>
      </w:r>
      <w:r w:rsidR="00E86C8B">
        <w:t>s can then be invoked from data</w:t>
      </w:r>
      <w:r w:rsidR="00C81744">
        <w:t>sources in the CMS.</w:t>
      </w:r>
    </w:p>
    <w:p w14:paraId="20121095" w14:textId="77777777" w:rsidR="00FC6822" w:rsidRDefault="00FC6822" w:rsidP="0065422F">
      <w:pPr>
        <w:spacing w:line="360" w:lineRule="auto"/>
        <w:jc w:val="both"/>
      </w:pPr>
    </w:p>
    <w:p w14:paraId="1A67999B" w14:textId="6866FEB3" w:rsidR="00FC6822" w:rsidRDefault="004663C9" w:rsidP="0065422F">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w:t>
      </w:r>
      <w:r w:rsidR="00F15B6C">
        <w:t xml:space="preserve"> request the server receives,</w:t>
      </w:r>
      <w:r>
        <w:t xml:space="preserve"> automatically logging in a user based on data in</w:t>
      </w:r>
      <w:r w:rsidR="00F15B6C">
        <w:t xml:space="preserve"> the request header, or taking full control of the HTTP response.</w:t>
      </w:r>
    </w:p>
    <w:p w14:paraId="391FCF05" w14:textId="77777777" w:rsidR="00236E67" w:rsidRDefault="00236E67" w:rsidP="0065422F">
      <w:pPr>
        <w:spacing w:line="360" w:lineRule="auto"/>
        <w:jc w:val="both"/>
      </w:pPr>
    </w:p>
    <w:p w14:paraId="1455BB93" w14:textId="1FC4293A" w:rsidR="00236E67" w:rsidRDefault="00236E67" w:rsidP="0065422F">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w:t>
      </w:r>
      <w:r w:rsidR="00C608AB">
        <w:t xml:space="preserve"> It can be extended to support text extraction from formats that are not natively sup</w:t>
      </w:r>
      <w:r w:rsidR="002B4341">
        <w:t>ported by the CMS</w:t>
      </w:r>
      <w:r w:rsidR="00C608AB">
        <w:t>.</w:t>
      </w:r>
    </w:p>
    <w:p w14:paraId="44C9C50A" w14:textId="77777777" w:rsidR="00C608AB" w:rsidRDefault="00C608AB" w:rsidP="0065422F">
      <w:pPr>
        <w:spacing w:line="360" w:lineRule="auto"/>
        <w:jc w:val="both"/>
      </w:pPr>
    </w:p>
    <w:p w14:paraId="0678DDD6" w14:textId="64C6A36E" w:rsidR="00C608AB" w:rsidRDefault="00051666" w:rsidP="0065422F">
      <w:pPr>
        <w:spacing w:line="360" w:lineRule="auto"/>
        <w:jc w:val="both"/>
      </w:pPr>
      <w:r>
        <w:t xml:space="preserve">The </w:t>
      </w:r>
      <w:proofErr w:type="spellStart"/>
      <w:r>
        <w:t>TaskHandler</w:t>
      </w:r>
      <w:proofErr w:type="spellEnd"/>
      <w:r>
        <w:t xml:space="preserve"> class handles scheduling of code execution, via extensions.</w:t>
      </w:r>
      <w:r w:rsidR="00AF72A2">
        <w:t xml:space="preserve"> Scheduling when execution should occur is done </w:t>
      </w:r>
      <w:r w:rsidR="001405A9">
        <w:t xml:space="preserve">in the </w:t>
      </w:r>
      <w:proofErr w:type="gramStart"/>
      <w:r w:rsidR="001405A9">
        <w:t>Spring</w:t>
      </w:r>
      <w:proofErr w:type="gramEnd"/>
      <w:r w:rsidR="001405A9">
        <w:t xml:space="preserve"> bean of the extending class</w:t>
      </w:r>
      <w:r w:rsidR="00AF72A2">
        <w:t xml:space="preserve"> using a special property called “</w:t>
      </w:r>
      <w:proofErr w:type="spellStart"/>
      <w:r w:rsidR="00AF72A2">
        <w:t>cron</w:t>
      </w:r>
      <w:proofErr w:type="spellEnd"/>
      <w:r w:rsidR="00AF72A2">
        <w:t xml:space="preserve">”. </w:t>
      </w:r>
      <w:proofErr w:type="spellStart"/>
      <w:r w:rsidR="00AF72A2">
        <w:t>Cron</w:t>
      </w:r>
      <w:proofErr w:type="spellEnd"/>
      <w:r w:rsidR="00AF72A2">
        <w:t xml:space="preserve"> is a reference to the Unix task scheduler of the same name.</w:t>
      </w:r>
      <w:r w:rsidR="007B1EAC">
        <w:t xml:space="preserve"> The Enterprise Edition of Enonic also supports running tasks scheduled through the </w:t>
      </w:r>
      <w:proofErr w:type="spellStart"/>
      <w:r w:rsidR="007B1EAC">
        <w:t>TaskHandler</w:t>
      </w:r>
      <w:proofErr w:type="spellEnd"/>
      <w:r w:rsidR="007B1EAC">
        <w:t xml:space="preserve"> in a cluster.</w:t>
      </w:r>
    </w:p>
    <w:p w14:paraId="01056CC3" w14:textId="77777777" w:rsidR="001B70FA" w:rsidRDefault="001B70FA" w:rsidP="0065422F">
      <w:pPr>
        <w:spacing w:line="360" w:lineRule="auto"/>
        <w:jc w:val="both"/>
      </w:pPr>
    </w:p>
    <w:p w14:paraId="0EE00750" w14:textId="691CD547" w:rsidR="009E6136" w:rsidRDefault="001B70FA" w:rsidP="0065422F">
      <w:pPr>
        <w:spacing w:line="360" w:lineRule="auto"/>
        <w:jc w:val="both"/>
      </w:pPr>
      <w:r>
        <w:t xml:space="preserve">The </w:t>
      </w:r>
      <w:proofErr w:type="spellStart"/>
      <w:r>
        <w:t>FunctionLibrary</w:t>
      </w:r>
      <w:proofErr w:type="spellEnd"/>
      <w:r>
        <w:t xml:space="preserve"> class is meant to allow for ex</w:t>
      </w:r>
      <w:r w:rsidR="00E86C8B">
        <w:t>tending data</w:t>
      </w:r>
      <w:r w:rsidR="00B76570">
        <w:t>sources in Enonic. They give developers the ability to create an API that gives users access to database information</w:t>
      </w:r>
      <w:r w:rsidR="0011567A">
        <w:t xml:space="preserve"> from the CMS itself</w:t>
      </w:r>
      <w:r w:rsidR="00B76570">
        <w:t>.</w:t>
      </w:r>
      <w:r w:rsidR="0011567A">
        <w:t xml:space="preserve"> These functions must only take parameters of primitive types</w:t>
      </w:r>
      <w:r w:rsidR="00B11FA6">
        <w:t>, i.e. integers, Booleans etc.,</w:t>
      </w:r>
      <w:r w:rsidR="0011567A">
        <w:t xml:space="preserve"> and can only return primitive types and XML</w:t>
      </w:r>
      <w:r w:rsidR="00BE0283">
        <w:t>.</w:t>
      </w:r>
      <w:r w:rsidR="00C51802">
        <w:t xml:space="preserve"> As previously mentioned a </w:t>
      </w:r>
      <w:proofErr w:type="spellStart"/>
      <w:r w:rsidR="00C51802">
        <w:t>FunctionLibrary</w:t>
      </w:r>
      <w:proofErr w:type="spellEnd"/>
      <w:r w:rsidR="00C51802">
        <w:t xml:space="preserve"> extension cannot extend the class directly, but should</w:t>
      </w:r>
      <w:r w:rsidR="00423BD6">
        <w:t xml:space="preserve"> be defined as an extension in the </w:t>
      </w:r>
      <w:proofErr w:type="spellStart"/>
      <w:r w:rsidR="00423BD6">
        <w:t>FunctionLibrary</w:t>
      </w:r>
      <w:proofErr w:type="spellEnd"/>
      <w:r w:rsidR="00423BD6">
        <w:t xml:space="preserve"> Spring bean.</w:t>
      </w:r>
      <w:r w:rsidR="000350F2">
        <w:t xml:space="preserve"> This is because of how Enonic handles this class and gives access to fu</w:t>
      </w:r>
      <w:r w:rsidR="00E86C8B">
        <w:t>nction invocation from its data</w:t>
      </w:r>
      <w:r w:rsidR="000350F2">
        <w:t>sources.</w:t>
      </w:r>
    </w:p>
    <w:p w14:paraId="4385364B" w14:textId="6880B7DB" w:rsidR="009E6136" w:rsidRDefault="009E6136" w:rsidP="0065422F">
      <w:pPr>
        <w:pStyle w:val="Heading1"/>
        <w:spacing w:line="360" w:lineRule="auto"/>
        <w:jc w:val="both"/>
      </w:pPr>
      <w:r>
        <w:t>Detector for Enonic</w:t>
      </w:r>
    </w:p>
    <w:p w14:paraId="57A42F82" w14:textId="40C137D3" w:rsidR="009156C0" w:rsidRDefault="005F3A1E" w:rsidP="0065422F">
      <w:pPr>
        <w:spacing w:line="360" w:lineRule="auto"/>
        <w:jc w:val="both"/>
      </w:pPr>
      <w:r>
        <w:t>As previously mentioned Enonic has a built-in system for doing device detection. The system only detects the very basic data that can be extracted from the UA string, though.</w:t>
      </w:r>
      <w:r w:rsidR="00891FC0">
        <w:t xml:space="preserve"> </w:t>
      </w:r>
      <w:r w:rsidR="00006A07">
        <w:t xml:space="preserve">As it can be a potential improvement over the built-in system, we will </w:t>
      </w:r>
      <w:r w:rsidR="009156C0">
        <w:t>look at the development process of the Detector plugin for Enonic CMS, from conceptualization to implementation.</w:t>
      </w:r>
      <w:r w:rsidR="00FA57F3">
        <w:t xml:space="preserve"> It is wholly based on the ideas of Dave Olsen and his own Detector system, which we presented in chapter 2.</w:t>
      </w:r>
    </w:p>
    <w:p w14:paraId="712853B9" w14:textId="77777777" w:rsidR="007E4A7A" w:rsidRPr="009156C0" w:rsidRDefault="007E4A7A" w:rsidP="0065422F">
      <w:pPr>
        <w:spacing w:line="360" w:lineRule="auto"/>
        <w:jc w:val="both"/>
      </w:pPr>
    </w:p>
    <w:p w14:paraId="622B471A" w14:textId="048A33C6" w:rsidR="009E6136" w:rsidRDefault="005512A0" w:rsidP="0065422F">
      <w:pPr>
        <w:pStyle w:val="Heading2"/>
        <w:spacing w:line="360" w:lineRule="auto"/>
        <w:jc w:val="both"/>
      </w:pPr>
      <w:r>
        <w:t>Conceptualization</w:t>
      </w:r>
    </w:p>
    <w:p w14:paraId="5C70510D" w14:textId="6E119F79" w:rsidR="00C25934" w:rsidRDefault="002C355D" w:rsidP="0065422F">
      <w:pPr>
        <w:spacing w:line="360" w:lineRule="auto"/>
        <w:jc w:val="both"/>
      </w:pPr>
      <w:r>
        <w:t>Looking at the plugin support for Enonic it is evident that a Detector-like system is feasible to implement as a plugin for the CMS. The</w:t>
      </w:r>
      <w:r w:rsidR="0020398A">
        <w:t xml:space="preserve"> native</w:t>
      </w:r>
      <w:r>
        <w:t xml:space="preserve"> device detection system is also lacking in the amount of data it makes available to the user. </w:t>
      </w:r>
      <w:r w:rsidR="008356A8">
        <w:t>As mentioned in chapter 2, b</w:t>
      </w:r>
      <w:r>
        <w:t>eing able to identify and catalogue UA-specific features on the client and store</w:t>
      </w:r>
      <w:r w:rsidR="00F57A99">
        <w:t xml:space="preserve"> it on the server can help developers and users</w:t>
      </w:r>
      <w:r>
        <w:t xml:space="preserve"> tailor their web pages to specific devices more accurately</w:t>
      </w:r>
      <w:r w:rsidR="002D222E">
        <w:t xml:space="preserve">. </w:t>
      </w:r>
      <w:r w:rsidR="0020398A">
        <w:t xml:space="preserve"> A Detector plugin can thus be a valuable addition to Enonic. </w:t>
      </w:r>
    </w:p>
    <w:p w14:paraId="12F4C1E6" w14:textId="77777777" w:rsidR="00C25934" w:rsidRDefault="00C25934" w:rsidP="0065422F">
      <w:pPr>
        <w:spacing w:line="360" w:lineRule="auto"/>
        <w:jc w:val="both"/>
      </w:pPr>
    </w:p>
    <w:p w14:paraId="6EF0E145" w14:textId="0C75DFFA" w:rsidR="007B76EB" w:rsidRDefault="002D222E" w:rsidP="0065422F">
      <w:pPr>
        <w:spacing w:line="360" w:lineRule="auto"/>
        <w:jc w:val="both"/>
      </w:pPr>
      <w:r>
        <w:t>When</w:t>
      </w:r>
      <w:r w:rsidR="007B76EB">
        <w:t xml:space="preserve"> we considered</w:t>
      </w:r>
      <w:r>
        <w:t xml:space="preserve"> the plugin environment API, </w:t>
      </w:r>
      <w:r w:rsidR="008356A8">
        <w:t>we identified</w:t>
      </w:r>
      <w:r>
        <w:t xml:space="preserve"> two different approaches to</w:t>
      </w:r>
      <w:r w:rsidR="007B76EB">
        <w:t xml:space="preserve"> implementing a Detector system. They would both extend </w:t>
      </w:r>
      <w:proofErr w:type="spellStart"/>
      <w:r w:rsidR="007B76EB">
        <w:t>HttpInterceptor</w:t>
      </w:r>
      <w:proofErr w:type="spellEnd"/>
      <w:r w:rsidR="007B76EB">
        <w:t xml:space="preserve"> to intercept requests and detect the requester’s UA features on both the client- and server-side, and then either: </w:t>
      </w:r>
    </w:p>
    <w:p w14:paraId="447916DF" w14:textId="77777777" w:rsidR="007B76EB" w:rsidRDefault="007B76EB" w:rsidP="0065422F">
      <w:pPr>
        <w:spacing w:line="360" w:lineRule="auto"/>
        <w:jc w:val="both"/>
      </w:pPr>
    </w:p>
    <w:p w14:paraId="70F8B18E" w14:textId="18C8CB7A" w:rsidR="002D222E" w:rsidRDefault="0040638C" w:rsidP="0065422F">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65422F">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w:t>
      </w:r>
      <w:proofErr w:type="spellStart"/>
      <w:r>
        <w:t>FunctionLibrary</w:t>
      </w:r>
      <w:proofErr w:type="spellEnd"/>
      <w:r>
        <w:t xml:space="preserve"> to make the device features available in a datasource.</w:t>
      </w:r>
    </w:p>
    <w:p w14:paraId="44EEC5A6" w14:textId="77777777" w:rsidR="00AB56EB" w:rsidRDefault="00AB56EB" w:rsidP="0065422F">
      <w:pPr>
        <w:spacing w:line="360" w:lineRule="auto"/>
        <w:jc w:val="both"/>
      </w:pPr>
    </w:p>
    <w:p w14:paraId="4D8761AC" w14:textId="1FF99353" w:rsidR="00AB56EB" w:rsidRDefault="00AB56EB" w:rsidP="0065422F">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w:t>
      </w:r>
      <w:proofErr w:type="spellStart"/>
      <w:r w:rsidR="00D71D49">
        <w:t>HttpInterceptor</w:t>
      </w:r>
      <w:proofErr w:type="spellEnd"/>
      <w:r w:rsidR="00D71D49">
        <w:t xml:space="preserve"> extension</w:t>
      </w:r>
      <w:r w:rsidR="001640C7">
        <w:t>, and whether it would be sent</w:t>
      </w:r>
      <w:r w:rsidR="00D71D49">
        <w:t xml:space="preserve"> to the device class resolver script.</w:t>
      </w:r>
    </w:p>
    <w:p w14:paraId="07937B77" w14:textId="77777777" w:rsidR="00976B0C" w:rsidRDefault="00976B0C" w:rsidP="0065422F">
      <w:pPr>
        <w:spacing w:line="360" w:lineRule="auto"/>
        <w:jc w:val="both"/>
      </w:pPr>
    </w:p>
    <w:p w14:paraId="2F132F62" w14:textId="15FFD952" w:rsidR="001F28AD" w:rsidRDefault="00976B0C" w:rsidP="0065422F">
      <w:pPr>
        <w:spacing w:line="360" w:lineRule="auto"/>
        <w:jc w:val="both"/>
      </w:pPr>
      <w:r>
        <w:t xml:space="preserve">The second solution </w:t>
      </w:r>
      <w:r w:rsidR="001F1FDE">
        <w:t>should</w:t>
      </w:r>
      <w:r>
        <w:t xml:space="preserve"> work, as making data from a database available through a datasource is what </w:t>
      </w:r>
      <w:proofErr w:type="spellStart"/>
      <w:r>
        <w:t>FunctionLibrary</w:t>
      </w:r>
      <w:proofErr w:type="spellEnd"/>
      <w:r>
        <w:t xml:space="preserve"> extensions are meant to do. </w:t>
      </w:r>
      <w:r w:rsidR="00D57AE2">
        <w:t>Though i</w:t>
      </w:r>
      <w:r>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1E2C2FB4" w14:textId="77777777" w:rsidR="00E50872" w:rsidRDefault="00E50872" w:rsidP="0065422F">
      <w:pPr>
        <w:spacing w:line="360" w:lineRule="auto"/>
        <w:jc w:val="both"/>
      </w:pPr>
    </w:p>
    <w:p w14:paraId="67C0D3CF" w14:textId="77777777" w:rsidR="00C7293B" w:rsidRDefault="000A0344" w:rsidP="0065422F">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not be stored in the same database as the contents of the website. A low-maintenance, lightweight database system should be used to minimize the amount of 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40BFEBB4" w14:textId="77777777" w:rsidR="00C7293B" w:rsidRDefault="00C7293B" w:rsidP="0065422F">
      <w:pPr>
        <w:spacing w:line="360" w:lineRule="auto"/>
        <w:jc w:val="both"/>
      </w:pPr>
    </w:p>
    <w:p w14:paraId="202EBCB9" w14:textId="18023E33" w:rsidR="00E50872" w:rsidRDefault="00AD14D4" w:rsidP="0065422F">
      <w:pPr>
        <w:spacing w:line="360" w:lineRule="auto"/>
        <w:jc w:val="both"/>
      </w:pPr>
      <w:r>
        <w:t>For a simple database some form of NoSQL system, either doc</w:t>
      </w:r>
      <w:r w:rsidR="0037368E">
        <w:t>ument-based such as M</w:t>
      </w:r>
      <w:r w:rsidR="00361E42">
        <w:t xml:space="preserve">ongoDB or </w:t>
      </w:r>
      <w:proofErr w:type="spellStart"/>
      <w:r w:rsidR="00361E42">
        <w:t>C</w:t>
      </w:r>
      <w:r>
        <w:t>ouchDB</w:t>
      </w:r>
      <w:proofErr w:type="spellEnd"/>
      <w:r w:rsidR="00361E42">
        <w:t>, or a key-value stor</w:t>
      </w:r>
      <w:r w:rsidR="00BB4FCD">
        <w:t xml:space="preserve">e such as </w:t>
      </w:r>
      <w:proofErr w:type="spellStart"/>
      <w:r w:rsidR="00BB4FCD">
        <w:t>Redis</w:t>
      </w:r>
      <w:proofErr w:type="spellEnd"/>
      <w:r w:rsidR="00BB4FCD">
        <w:t xml:space="preserve"> or </w:t>
      </w:r>
      <w:proofErr w:type="spellStart"/>
      <w:r w:rsidR="00BB4FCD">
        <w:t>Voldemort</w:t>
      </w:r>
      <w:proofErr w:type="spellEnd"/>
      <w:r w:rsidR="00BB4FCD">
        <w:t xml:space="preserve">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 severe o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252CF016" w14:textId="77777777" w:rsidR="00F169AB" w:rsidRDefault="00F169AB" w:rsidP="0065422F">
      <w:pPr>
        <w:spacing w:line="360" w:lineRule="auto"/>
        <w:jc w:val="both"/>
      </w:pPr>
    </w:p>
    <w:p w14:paraId="1BDFC8CB" w14:textId="638FE614" w:rsidR="008770EA" w:rsidRDefault="008B7F9B" w:rsidP="0065422F">
      <w:pPr>
        <w:pStyle w:val="Heading2"/>
        <w:spacing w:line="360" w:lineRule="auto"/>
        <w:jc w:val="both"/>
      </w:pPr>
      <w:r>
        <w:t>Implementation</w:t>
      </w:r>
    </w:p>
    <w:p w14:paraId="07763DB9" w14:textId="5E2AA498" w:rsidR="004A78E2" w:rsidRDefault="00F171FF" w:rsidP="0065422F">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65422F">
      <w:pPr>
        <w:pStyle w:val="Heading3"/>
        <w:spacing w:line="360" w:lineRule="auto"/>
        <w:jc w:val="both"/>
      </w:pPr>
      <w:r>
        <w:t>Technologies</w:t>
      </w:r>
    </w:p>
    <w:p w14:paraId="39DEC208" w14:textId="757155E0" w:rsidR="00F171FF" w:rsidRDefault="00F171FF" w:rsidP="0065422F">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65422F">
      <w:pPr>
        <w:spacing w:line="360" w:lineRule="auto"/>
        <w:jc w:val="both"/>
      </w:pPr>
    </w:p>
    <w:p w14:paraId="40A50098" w14:textId="5E2F80F5" w:rsidR="006A7972" w:rsidRDefault="006A7972" w:rsidP="0065422F">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65422F">
      <w:pPr>
        <w:spacing w:line="360" w:lineRule="auto"/>
        <w:jc w:val="both"/>
      </w:pPr>
    </w:p>
    <w:p w14:paraId="4C12FDA7" w14:textId="7FB6C9B9" w:rsidR="00033D30" w:rsidRDefault="00A62F4E" w:rsidP="0065422F">
      <w:pPr>
        <w:spacing w:line="360" w:lineRule="auto"/>
        <w:jc w:val="both"/>
      </w:pPr>
      <w:r>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Detector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EB43CD">
        <w:fldChar w:fldCharType="begin"/>
      </w:r>
      <w:r w:rsidR="00C67397">
        <w:instrText xml:space="preserve"> ADDIN EN.CITE &lt;EndNote&gt;&lt;Cite&gt;&lt;Author&gt;10gen&lt;/Author&gt;&lt;Year&gt;2013&lt;/Year&gt;&lt;RecNum&gt;36&lt;/RecNum&gt;&lt;DisplayText&gt;[7]&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EB43CD">
        <w:fldChar w:fldCharType="separate"/>
      </w:r>
      <w:r w:rsidR="00C67397">
        <w:rPr>
          <w:noProof/>
        </w:rPr>
        <w:t>[</w:t>
      </w:r>
      <w:hyperlink w:anchor="_ENREF_7" w:tooltip="10gen, 2013 #36" w:history="1">
        <w:r w:rsidR="00C67397">
          <w:rPr>
            <w:noProof/>
          </w:rPr>
          <w:t>7</w:t>
        </w:r>
      </w:hyperlink>
      <w:r w:rsidR="00C67397">
        <w:rPr>
          <w:noProof/>
        </w:rPr>
        <w:t>]</w:t>
      </w:r>
      <w:r w:rsidR="00EB43CD">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65422F">
      <w:pPr>
        <w:spacing w:line="360" w:lineRule="auto"/>
        <w:jc w:val="both"/>
      </w:pPr>
    </w:p>
    <w:p w14:paraId="5D9E1DB4" w14:textId="17EDA49C" w:rsidR="00CF62F7" w:rsidRDefault="00540261" w:rsidP="0065422F">
      <w:pPr>
        <w:spacing w:line="360" w:lineRule="auto"/>
        <w:jc w:val="both"/>
      </w:pPr>
      <w:r>
        <w:t>The plugin itself was by necessity</w:t>
      </w:r>
      <w:r w:rsidR="003C2B52">
        <w:t xml:space="preserve"> written in Java using </w:t>
      </w:r>
      <w:proofErr w:type="gramStart"/>
      <w:r w:rsidR="003C2B52">
        <w:t>Spring</w:t>
      </w:r>
      <w:proofErr w:type="gramEnd"/>
      <w:r w:rsidR="003C2B52">
        <w:t>, and Maven for dependency handling, building and deployment.</w:t>
      </w:r>
      <w:r w:rsidR="003139B6">
        <w:t xml:space="preserve"> It </w:t>
      </w:r>
      <w:r w:rsidR="00646E6D">
        <w:t>would</w:t>
      </w:r>
      <w:r w:rsidR="003139B6">
        <w:t xml:space="preserve"> have two extensions of the Enonic Plugin Environment API: </w:t>
      </w:r>
      <w:proofErr w:type="spellStart"/>
      <w:r w:rsidR="003139B6">
        <w:t>HttpInterceptor</w:t>
      </w:r>
      <w:proofErr w:type="spellEnd"/>
      <w:r w:rsidR="003139B6">
        <w:t xml:space="preserve"> an</w:t>
      </w:r>
      <w:r w:rsidR="00646E6D">
        <w:t xml:space="preserve">d </w:t>
      </w:r>
      <w:proofErr w:type="spellStart"/>
      <w:r w:rsidR="00646E6D">
        <w:t>FunctionLibrary</w:t>
      </w:r>
      <w:proofErr w:type="spellEnd"/>
      <w:r w:rsidR="00646E6D">
        <w:t>.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65422F">
      <w:pPr>
        <w:spacing w:line="360" w:lineRule="auto"/>
        <w:jc w:val="both"/>
      </w:pPr>
    </w:p>
    <w:p w14:paraId="15E666DF" w14:textId="42A3370E" w:rsidR="00CF62F7" w:rsidRDefault="00A57B82" w:rsidP="0065422F">
      <w:pPr>
        <w:pStyle w:val="Heading3"/>
        <w:spacing w:line="360" w:lineRule="auto"/>
        <w:jc w:val="both"/>
      </w:pPr>
      <w:r>
        <w:t>Application F</w:t>
      </w:r>
      <w:r w:rsidR="00211C6F">
        <w:t>low</w:t>
      </w:r>
    </w:p>
    <w:p w14:paraId="453512C0" w14:textId="77777777" w:rsidR="003A16F0" w:rsidRDefault="00135056" w:rsidP="0065422F">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As their names suggest they are invoked before and after the CMS has handled the request</w:t>
      </w:r>
      <w:r w:rsidR="00456265">
        <w:t xml:space="preserve">, and they accept an </w:t>
      </w:r>
      <w:proofErr w:type="spellStart"/>
      <w:r w:rsidR="00456265">
        <w:t>HttpServletRequest</w:t>
      </w:r>
      <w:proofErr w:type="spellEnd"/>
      <w:r w:rsidR="00456265">
        <w:t xml:space="preserve"> object and an </w:t>
      </w:r>
      <w:proofErr w:type="spellStart"/>
      <w:r w:rsidR="00456265">
        <w:t>HttpServletResponse</w:t>
      </w:r>
      <w:proofErr w:type="spellEnd"/>
      <w:r w:rsidR="00456265">
        <w:t xml:space="preserv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w:t>
      </w:r>
      <w:proofErr w:type="spellStart"/>
      <w:r w:rsidR="003F009C">
        <w:t>preHandle</w:t>
      </w:r>
      <w:proofErr w:type="spellEnd"/>
      <w:r w:rsidR="003F009C">
        <w:t xml:space="preserve"> method, as we need to intercept the request befor</w:t>
      </w:r>
      <w:r w:rsidR="00057FBC">
        <w:t>e any HTML is served by the CMS, i.e. before the HTTP response has been generated.</w:t>
      </w:r>
    </w:p>
    <w:p w14:paraId="6E432FD7" w14:textId="00C6D7EF" w:rsidR="00456265" w:rsidRDefault="00456265" w:rsidP="0065422F">
      <w:pPr>
        <w:spacing w:line="360" w:lineRule="auto"/>
        <w:jc w:val="both"/>
      </w:pPr>
      <w:r>
        <w:t xml:space="preserve">The program flow in our overridden </w:t>
      </w:r>
      <w:proofErr w:type="spellStart"/>
      <w:r>
        <w:t>preHandle</w:t>
      </w:r>
      <w:proofErr w:type="spellEnd"/>
      <w:r>
        <w:t xml:space="preserve"> method is as follows:</w:t>
      </w:r>
    </w:p>
    <w:p w14:paraId="17983123" w14:textId="7EEB3882" w:rsidR="003A16F0" w:rsidRDefault="007E2354" w:rsidP="0065422F">
      <w:pPr>
        <w:spacing w:line="360" w:lineRule="auto"/>
        <w:jc w:val="both"/>
      </w:pPr>
      <w:r>
        <w:rPr>
          <w:noProof/>
        </w:rPr>
        <w:drawing>
          <wp:inline distT="0" distB="0" distL="0" distR="0" wp14:anchorId="20E3CAAA" wp14:editId="69E00D25">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F24E879" w14:textId="1D04BB50" w:rsidR="00456265" w:rsidRDefault="00A82B6D" w:rsidP="0065422F">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65422F">
      <w:pPr>
        <w:pStyle w:val="ListParagraph"/>
        <w:numPr>
          <w:ilvl w:val="0"/>
          <w:numId w:val="6"/>
        </w:numPr>
        <w:spacing w:line="360" w:lineRule="auto"/>
        <w:jc w:val="both"/>
      </w:pPr>
      <w:r>
        <w:t>If the UA string is present in the database, go to 3, else go to 4.</w:t>
      </w:r>
    </w:p>
    <w:p w14:paraId="2974FDD5" w14:textId="395C2506" w:rsidR="000A51B4" w:rsidRDefault="00314C3F" w:rsidP="0065422F">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65422F">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65422F">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65422F">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03F654DE" w14:textId="77777777" w:rsidR="009559E5" w:rsidRDefault="00A82B6D" w:rsidP="0065422F">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65422F">
      <w:pPr>
        <w:pStyle w:val="ListParagraph"/>
        <w:numPr>
          <w:ilvl w:val="2"/>
          <w:numId w:val="6"/>
        </w:numPr>
        <w:spacing w:line="360" w:lineRule="auto"/>
        <w:jc w:val="both"/>
      </w:pPr>
      <w:r>
        <w:t>Generate HTML markup.</w:t>
      </w:r>
    </w:p>
    <w:p w14:paraId="7CDF59D7" w14:textId="67A796D5" w:rsidR="009559E5" w:rsidRDefault="009559E5" w:rsidP="0065422F">
      <w:pPr>
        <w:pStyle w:val="ListParagraph"/>
        <w:numPr>
          <w:ilvl w:val="2"/>
          <w:numId w:val="6"/>
        </w:numPr>
        <w:spacing w:line="360" w:lineRule="auto"/>
        <w:jc w:val="both"/>
      </w:pPr>
      <w:r>
        <w:t>Add Modernizr code and cookie-generator code to the markup.</w:t>
      </w:r>
    </w:p>
    <w:p w14:paraId="0923985E" w14:textId="3C58354F" w:rsidR="00CF182C" w:rsidRDefault="00CF182C" w:rsidP="0065422F">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4487D0A0" w14:textId="35742533" w:rsidR="00645211" w:rsidRDefault="009559E5" w:rsidP="0065422F">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65422F">
      <w:pPr>
        <w:pStyle w:val="ListParagraph"/>
        <w:numPr>
          <w:ilvl w:val="0"/>
          <w:numId w:val="6"/>
        </w:numPr>
        <w:spacing w:line="360" w:lineRule="auto"/>
        <w:jc w:val="both"/>
      </w:pPr>
      <w:r>
        <w:t>On the client the page will look blank to the user, but will only be visible for the time it takes the JS code to execute:</w:t>
      </w:r>
    </w:p>
    <w:p w14:paraId="216DE175" w14:textId="7B720A79" w:rsidR="00BA0E0B" w:rsidRDefault="00442336" w:rsidP="0065422F">
      <w:pPr>
        <w:pStyle w:val="ListParagraph"/>
        <w:numPr>
          <w:ilvl w:val="1"/>
          <w:numId w:val="6"/>
        </w:numPr>
        <w:spacing w:line="360" w:lineRule="auto"/>
        <w:jc w:val="both"/>
      </w:pPr>
      <w:r>
        <w:t>If the browser supports JS Modernizr will run its tests, a cookie will be generated and the page will be reloaded using JS.</w:t>
      </w:r>
      <w:r w:rsidR="00BA0E0B">
        <w:t xml:space="preserve"> Go to 4.</w:t>
      </w:r>
    </w:p>
    <w:p w14:paraId="20633E9D" w14:textId="6108B5FF" w:rsidR="00442336" w:rsidRDefault="00442336" w:rsidP="0065422F">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65422F">
      <w:pPr>
        <w:pStyle w:val="ListParagraph"/>
        <w:numPr>
          <w:ilvl w:val="0"/>
          <w:numId w:val="6"/>
        </w:numPr>
        <w:spacing w:line="360" w:lineRule="auto"/>
        <w:jc w:val="both"/>
      </w:pPr>
      <w:r>
        <w:t>Get information from the UA string.</w:t>
      </w:r>
    </w:p>
    <w:p w14:paraId="4E1D089C" w14:textId="5241C447" w:rsidR="00645211" w:rsidRDefault="00645211" w:rsidP="0065422F">
      <w:pPr>
        <w:pStyle w:val="ListParagraph"/>
        <w:numPr>
          <w:ilvl w:val="1"/>
          <w:numId w:val="6"/>
        </w:numPr>
        <w:spacing w:line="360" w:lineRule="auto"/>
        <w:jc w:val="both"/>
      </w:pPr>
      <w:r>
        <w:t>Parse the UA string using UA Parser.</w:t>
      </w:r>
    </w:p>
    <w:p w14:paraId="4013BC1F" w14:textId="2E046528" w:rsidR="00645211" w:rsidRDefault="00645211" w:rsidP="0065422F">
      <w:pPr>
        <w:pStyle w:val="ListParagraph"/>
        <w:numPr>
          <w:ilvl w:val="1"/>
          <w:numId w:val="6"/>
        </w:numPr>
        <w:spacing w:line="360" w:lineRule="auto"/>
        <w:jc w:val="both"/>
      </w:pPr>
      <w:r>
        <w:t>Store the collected data in a database object and go to 6.</w:t>
      </w:r>
    </w:p>
    <w:p w14:paraId="58C225E0" w14:textId="268E4469" w:rsidR="00645211" w:rsidRDefault="00645211" w:rsidP="0065422F">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65422F">
      <w:pPr>
        <w:spacing w:line="360" w:lineRule="auto"/>
        <w:jc w:val="both"/>
      </w:pPr>
    </w:p>
    <w:p w14:paraId="14DC7D08" w14:textId="47AE6FF1" w:rsidR="00A340EF" w:rsidRDefault="00F90667" w:rsidP="0065422F">
      <w:pPr>
        <w:spacing w:line="360" w:lineRule="auto"/>
        <w:jc w:val="both"/>
      </w:pPr>
      <w:r>
        <w:t xml:space="preserve">The </w:t>
      </w:r>
      <w:proofErr w:type="spellStart"/>
      <w:r>
        <w:t>postH</w:t>
      </w:r>
      <w:r w:rsidR="0011722D">
        <w:t>andle</w:t>
      </w:r>
      <w:proofErr w:type="spellEnd"/>
      <w:r w:rsidR="0011722D">
        <w:t xml:space="preserve"> method does not need t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Detector.</w:t>
      </w:r>
      <w:r w:rsidR="00E92E6F">
        <w:t xml:space="preserve"> Changing the response directly through an </w:t>
      </w:r>
      <w:proofErr w:type="spellStart"/>
      <w:r w:rsidR="00E92E6F">
        <w:t>HttpInterceptor</w:t>
      </w:r>
      <w:proofErr w:type="spellEnd"/>
      <w:r w:rsidR="00E92E6F">
        <w:t xml:space="preserve"> extension would not adhere to the RESS principles mentioned in chapter 2.</w:t>
      </w:r>
    </w:p>
    <w:p w14:paraId="1FB50B87" w14:textId="77777777" w:rsidR="00A92063" w:rsidRDefault="00A92063" w:rsidP="0065422F">
      <w:pPr>
        <w:spacing w:line="360" w:lineRule="auto"/>
        <w:jc w:val="both"/>
      </w:pPr>
    </w:p>
    <w:p w14:paraId="7F87F11D" w14:textId="6FEF2B90" w:rsidR="00A92063" w:rsidRDefault="00A92063" w:rsidP="0065422F">
      <w:pPr>
        <w:spacing w:line="360" w:lineRule="auto"/>
        <w:jc w:val="both"/>
      </w:pPr>
      <w:r>
        <w:t xml:space="preserve">The first approach mentioned under point 3 in the application flow proved to be impossible in the current incarnation of the </w:t>
      </w:r>
      <w:proofErr w:type="spellStart"/>
      <w:r>
        <w:t>HttpInterceptor</w:t>
      </w:r>
      <w:proofErr w:type="spellEnd"/>
      <w:r>
        <w:t>, as it has no ability to change or add values to the HTTP request header in any way. This l</w:t>
      </w:r>
      <w:r w:rsidR="00E0403D">
        <w:t>eft us with the second approach,</w:t>
      </w:r>
      <w:r>
        <w:t xml:space="preserve"> having a </w:t>
      </w:r>
      <w:proofErr w:type="spellStart"/>
      <w:r>
        <w:t>FunctionLibrary</w:t>
      </w:r>
      <w:proofErr w:type="spellEnd"/>
      <w:r>
        <w:t xml:space="preserve"> extension that accessed the database to retrieve and </w:t>
      </w:r>
      <w:r w:rsidR="00CB1453">
        <w:t>process the data stored by the interceptor extension.</w:t>
      </w:r>
    </w:p>
    <w:p w14:paraId="23EFA544" w14:textId="77777777" w:rsidR="008F5E8A" w:rsidRDefault="008F5E8A" w:rsidP="0065422F">
      <w:pPr>
        <w:spacing w:line="360" w:lineRule="auto"/>
        <w:jc w:val="both"/>
      </w:pPr>
    </w:p>
    <w:p w14:paraId="67737A68" w14:textId="0115A2A8" w:rsidR="009F2238" w:rsidRDefault="000B03F0" w:rsidP="0065422F">
      <w:pPr>
        <w:pStyle w:val="Heading3"/>
        <w:spacing w:line="360" w:lineRule="auto"/>
        <w:jc w:val="both"/>
      </w:pPr>
      <w:r>
        <w:t>Plugin C</w:t>
      </w:r>
      <w:r w:rsidR="00A340EF">
        <w:t>onfiguration</w:t>
      </w:r>
    </w:p>
    <w:p w14:paraId="5398C7B7" w14:textId="556E9134" w:rsidR="00D2286F" w:rsidRDefault="0005253B" w:rsidP="0065422F">
      <w:pPr>
        <w:spacing w:line="360" w:lineRule="auto"/>
        <w:jc w:val="both"/>
      </w:pPr>
      <w:r>
        <w:rPr>
          <w:noProof/>
        </w:rPr>
        <mc:AlternateContent>
          <mc:Choice Requires="wpg">
            <w:drawing>
              <wp:anchor distT="0" distB="0" distL="114300" distR="114300" simplePos="0" relativeHeight="251665408" behindDoc="0" locked="0" layoutInCell="1" allowOverlap="1" wp14:anchorId="554AB36C" wp14:editId="2A9D7095">
                <wp:simplePos x="0" y="0"/>
                <wp:positionH relativeFrom="margin">
                  <wp:align>center</wp:align>
                </wp:positionH>
                <wp:positionV relativeFrom="paragraph">
                  <wp:posOffset>1224280</wp:posOffset>
                </wp:positionV>
                <wp:extent cx="2879725" cy="1854835"/>
                <wp:effectExtent l="0" t="0" r="15875" b="0"/>
                <wp:wrapTopAndBottom/>
                <wp:docPr id="12" name="Group 12"/>
                <wp:cNvGraphicFramePr/>
                <a:graphic xmlns:a="http://schemas.openxmlformats.org/drawingml/2006/main">
                  <a:graphicData uri="http://schemas.microsoft.com/office/word/2010/wordprocessingGroup">
                    <wpg:wgp>
                      <wpg:cNvGrpSpPr/>
                      <wpg:grpSpPr>
                        <a:xfrm>
                          <a:off x="0" y="0"/>
                          <a:ext cx="2879725" cy="1855412"/>
                          <a:chOff x="0" y="0"/>
                          <a:chExt cx="2880000" cy="1347254"/>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EB43CD" w:rsidRPr="00D2286F" w:rsidRDefault="00EB43CD" w:rsidP="00D2286F">
                              <w:pPr>
                                <w:widowControl w:val="0"/>
                                <w:autoSpaceDE w:val="0"/>
                                <w:autoSpaceDN w:val="0"/>
                                <w:adjustRightInd w:val="0"/>
                                <w:rPr>
                                  <w:rFonts w:ascii="Consolas" w:hAnsi="Consolas" w:cs="Monaco"/>
                                  <w:sz w:val="20"/>
                                  <w:szCs w:val="20"/>
                                </w:rPr>
                              </w:pPr>
                            </w:p>
                            <w:p w14:paraId="52C977EE" w14:textId="17BDEFB9" w:rsidR="00EB43CD"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EB43CD" w:rsidRPr="00D2286F" w:rsidRDefault="00EB43CD" w:rsidP="00D2286F">
                              <w:pPr>
                                <w:widowControl w:val="0"/>
                                <w:autoSpaceDE w:val="0"/>
                                <w:autoSpaceDN w:val="0"/>
                                <w:adjustRightInd w:val="0"/>
                                <w:rPr>
                                  <w:rFonts w:ascii="Consolas" w:hAnsi="Consolas" w:cs="Monaco"/>
                                  <w:sz w:val="20"/>
                                  <w:szCs w:val="20"/>
                                </w:rPr>
                              </w:pPr>
                            </w:p>
                            <w:p w14:paraId="211666B0" w14:textId="05411441" w:rsidR="00EB43CD" w:rsidRPr="00D2286F" w:rsidRDefault="00EB43CD">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261404"/>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EB43CD" w:rsidRDefault="00EB43CD" w:rsidP="00D2286F">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2" style="position:absolute;left:0;text-align:left;margin-left:0;margin-top:96.4pt;width:226.75pt;height:146.05pt;z-index:251665408;mso-position-horizontal:center;mso-position-horizontal-relative:margin" coordsize="2880000,134725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">
                <v:shape id="Text Box 10" o:spid="_x0000_s1033"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A45D45" w:rsidRPr="00D2286F" w:rsidRDefault="00A45D45" w:rsidP="00D2286F">
                        <w:pPr>
                          <w:widowControl w:val="0"/>
                          <w:autoSpaceDE w:val="0"/>
                          <w:autoSpaceDN w:val="0"/>
                          <w:adjustRightInd w:val="0"/>
                          <w:rPr>
                            <w:rFonts w:ascii="Consolas" w:hAnsi="Consolas" w:cs="Monaco"/>
                            <w:sz w:val="20"/>
                            <w:szCs w:val="20"/>
                          </w:rPr>
                        </w:pPr>
                      </w:p>
                      <w:p w14:paraId="52C977EE" w14:textId="17BDEFB9" w:rsidR="00A45D45"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A45D45" w:rsidRPr="00D2286F" w:rsidRDefault="00A45D45" w:rsidP="00D2286F">
                        <w:pPr>
                          <w:widowControl w:val="0"/>
                          <w:autoSpaceDE w:val="0"/>
                          <w:autoSpaceDN w:val="0"/>
                          <w:adjustRightInd w:val="0"/>
                          <w:rPr>
                            <w:rFonts w:ascii="Consolas" w:hAnsi="Consolas" w:cs="Monaco"/>
                            <w:sz w:val="20"/>
                            <w:szCs w:val="20"/>
                          </w:rPr>
                        </w:pPr>
                      </w:p>
                      <w:p w14:paraId="211666B0" w14:textId="05411441" w:rsidR="00A45D45" w:rsidRPr="00D2286F" w:rsidRDefault="00A45D45">
                        <w:pPr>
                          <w:rPr>
                            <w:rFonts w:ascii="Consolas" w:hAnsi="Consolas"/>
                            <w:sz w:val="20"/>
                            <w:szCs w:val="20"/>
                          </w:rPr>
                        </w:pPr>
                        <w:r>
                          <w:rPr>
                            <w:rFonts w:ascii="Consolas" w:hAnsi="Consolas"/>
                            <w:sz w:val="20"/>
                            <w:szCs w:val="20"/>
                          </w:rPr>
                          <w:t>families.uri = families.json</w:t>
                        </w:r>
                      </w:p>
                    </w:txbxContent>
                  </v:textbox>
                </v:shape>
                <v:shape id="Text Box 11" o:spid="_x0000_s1034" type="#_x0000_t202" style="position:absolute;top:1085850;width:2880000;height:2614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A45D45" w:rsidRDefault="00A45D45"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r w:rsidR="0011722D">
        <w:t>Enonic supports configuration of plugins using property files.</w:t>
      </w:r>
      <w:r w:rsidR="00B43EB7">
        <w:t xml:space="preserve"> These files define key-value pairs that can be referenced within the plugin.</w:t>
      </w:r>
      <w:r w:rsidR="0011722D">
        <w:t xml:space="preserve"> A default property file is present in 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rsidR="0011722D">
        <w:t>.</w:t>
      </w:r>
    </w:p>
    <w:p w14:paraId="3A89A459" w14:textId="3A9C86F0" w:rsidR="002E6A2B" w:rsidRDefault="002E6A2B" w:rsidP="0065422F">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65422F">
      <w:pPr>
        <w:spacing w:line="360" w:lineRule="auto"/>
        <w:jc w:val="both"/>
      </w:pPr>
    </w:p>
    <w:p w14:paraId="19628AD7" w14:textId="58B727ED" w:rsidR="00EB3D3B" w:rsidRDefault="00E306CE" w:rsidP="0065422F">
      <w:pPr>
        <w:pStyle w:val="Heading3"/>
        <w:spacing w:line="360" w:lineRule="auto"/>
        <w:jc w:val="both"/>
      </w:pPr>
      <w:r>
        <w:t>The D</w:t>
      </w:r>
      <w:r w:rsidR="00EB3D3B">
        <w:t>atabase</w:t>
      </w:r>
    </w:p>
    <w:p w14:paraId="74750B41" w14:textId="06799F63" w:rsidR="00EB3D3B" w:rsidRDefault="00EB3D3B" w:rsidP="0065422F">
      <w:pPr>
        <w:spacing w:line="360" w:lineRule="auto"/>
        <w:jc w:val="both"/>
      </w:pPr>
      <w:r>
        <w:t>The</w:t>
      </w:r>
      <w:r w:rsidR="00895FA5">
        <w:t xml:space="preserve"> default</w:t>
      </w:r>
      <w:r>
        <w:t xml:space="preserve"> database for the plugin is MongoDB and stores information to one collection of objects. Each of these objects contains the gathered data on the features of a single UA. The unique identifier for these objects is the UA string. </w:t>
      </w:r>
      <w:r w:rsidR="001F3AB9">
        <w:t xml:space="preserve">As mentioned previously, </w:t>
      </w:r>
      <w:r>
        <w:t>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here shown as JSON:</w:t>
      </w:r>
    </w:p>
    <w:p w14:paraId="493DC2CF" w14:textId="77777777" w:rsidR="00EB3D3B" w:rsidRDefault="00EB3D3B" w:rsidP="0065422F">
      <w:pPr>
        <w:pStyle w:val="ListParagraph"/>
        <w:spacing w:line="360" w:lineRule="auto"/>
        <w:ind w:left="0"/>
        <w:jc w:val="both"/>
      </w:pPr>
      <w:r>
        <w:rPr>
          <w:noProof/>
        </w:rPr>
        <mc:AlternateContent>
          <mc:Choice Requires="wpg">
            <w:drawing>
              <wp:anchor distT="0" distB="0" distL="114300" distR="114300" simplePos="0" relativeHeight="251667456" behindDoc="0" locked="0" layoutInCell="1" allowOverlap="1" wp14:anchorId="0FD0FE61" wp14:editId="6341A603">
                <wp:simplePos x="0" y="0"/>
                <wp:positionH relativeFrom="column">
                  <wp:posOffset>1257300</wp:posOffset>
                </wp:positionH>
                <wp:positionV relativeFrom="paragraph">
                  <wp:posOffset>21844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EB43CD" w:rsidRPr="00E97E58" w:rsidRDefault="00EB43CD"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EB43CD" w:rsidRPr="00C210A9" w:rsidRDefault="00EB43CD" w:rsidP="00C210A9">
                              <w:pPr>
                                <w:jc w:val="both"/>
                                <w:rPr>
                                  <w:rFonts w:ascii="Consolas" w:hAnsi="Consolas"/>
                                  <w:sz w:val="20"/>
                                  <w:szCs w:val="20"/>
                                </w:rPr>
                              </w:pPr>
                            </w:p>
                            <w:p w14:paraId="6AB6C0E3" w14:textId="3452AA6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EB43CD" w:rsidRPr="00C210A9" w:rsidRDefault="00EB43CD" w:rsidP="00C210A9">
                              <w:pPr>
                                <w:jc w:val="both"/>
                                <w:rPr>
                                  <w:rFonts w:ascii="Consolas" w:hAnsi="Consolas"/>
                                  <w:sz w:val="20"/>
                                  <w:szCs w:val="20"/>
                                </w:rPr>
                              </w:pPr>
                            </w:p>
                            <w:p w14:paraId="60D65922" w14:textId="63C05013"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EB43CD" w:rsidRPr="00C210A9" w:rsidRDefault="00EB43CD" w:rsidP="00C210A9">
                              <w:pPr>
                                <w:pStyle w:val="ListParagraph"/>
                                <w:jc w:val="both"/>
                                <w:rPr>
                                  <w:rFonts w:ascii="Consolas" w:hAnsi="Consolas"/>
                                  <w:sz w:val="20"/>
                                  <w:szCs w:val="20"/>
                                </w:rPr>
                              </w:pPr>
                            </w:p>
                            <w:p w14:paraId="2970568C" w14:textId="77777777" w:rsidR="00EB43CD" w:rsidRPr="00E97E58" w:rsidRDefault="00EB43CD"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EB43CD" w:rsidRDefault="00EB43CD" w:rsidP="00EB3D3B">
                              <w:pPr>
                                <w:pStyle w:val="Caption"/>
                                <w:rPr>
                                  <w:noProof/>
                                </w:rPr>
                              </w:pPr>
                              <w:r>
                                <w:t xml:space="preserve">Code Snippet </w:t>
                              </w:r>
                              <w:fldSimple w:instr=" SEQ Code_Snippet \* ARABIC ">
                                <w:r>
                                  <w:rPr>
                                    <w:noProof/>
                                  </w:rPr>
                                  <w:t>2</w:t>
                                </w:r>
                              </w:fldSimple>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5" style="position:absolute;left:0;text-align:left;margin-left:99pt;margin-top:17.2pt;width:263.85pt;height:199.45pt;z-index:251667456"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">
                <v:shape id="Text Box 7" o:spid="_x0000_s1036"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userAgent : String</w:t>
                        </w:r>
                      </w:p>
                      <w:p w14:paraId="588B2D9B" w14:textId="5E5A8CAC" w:rsidR="00A45D45" w:rsidRPr="00C210A9" w:rsidRDefault="00A45D45" w:rsidP="00C210A9">
                        <w:pPr>
                          <w:jc w:val="both"/>
                          <w:rPr>
                            <w:rFonts w:ascii="Consolas" w:hAnsi="Consolas"/>
                            <w:sz w:val="20"/>
                            <w:szCs w:val="20"/>
                          </w:rPr>
                        </w:pPr>
                        <w:r w:rsidRPr="00C210A9">
                          <w:rPr>
                            <w:rFonts w:ascii="Consolas" w:hAnsi="Consolas"/>
                            <w:sz w:val="20"/>
                            <w:szCs w:val="20"/>
                          </w:rPr>
                          <w:t xml:space="preserve">uaFamily : String  </w:t>
                        </w:r>
                      </w:p>
                      <w:p w14:paraId="6E616820" w14:textId="5104019C" w:rsidR="00A45D45" w:rsidRPr="00C210A9" w:rsidRDefault="00A45D45" w:rsidP="00C210A9">
                        <w:pPr>
                          <w:jc w:val="both"/>
                          <w:rPr>
                            <w:rFonts w:ascii="Consolas" w:hAnsi="Consolas"/>
                            <w:sz w:val="20"/>
                            <w:szCs w:val="20"/>
                          </w:rPr>
                        </w:pPr>
                        <w:r w:rsidRPr="00C210A9">
                          <w:rPr>
                            <w:rFonts w:ascii="Consolas" w:hAnsi="Consolas"/>
                            <w:sz w:val="20"/>
                            <w:szCs w:val="20"/>
                          </w:rPr>
                          <w:t>uaMajor : String</w:t>
                        </w:r>
                      </w:p>
                      <w:p w14:paraId="7CB5EFA0" w14:textId="2B89600F" w:rsidR="00A45D45" w:rsidRPr="00C210A9" w:rsidRDefault="00A45D45" w:rsidP="00C210A9">
                        <w:pPr>
                          <w:jc w:val="both"/>
                          <w:rPr>
                            <w:rFonts w:ascii="Consolas" w:hAnsi="Consolas"/>
                            <w:sz w:val="20"/>
                            <w:szCs w:val="20"/>
                          </w:rPr>
                        </w:pPr>
                        <w:r w:rsidRPr="00C210A9">
                          <w:rPr>
                            <w:rFonts w:ascii="Consolas" w:hAnsi="Consolas"/>
                            <w:sz w:val="20"/>
                            <w:szCs w:val="20"/>
                          </w:rPr>
                          <w:t>uaMinor: String</w:t>
                        </w:r>
                      </w:p>
                      <w:p w14:paraId="4076A920" w14:textId="77777777" w:rsidR="00A45D45" w:rsidRPr="00C210A9" w:rsidRDefault="00A45D45" w:rsidP="00C210A9">
                        <w:pPr>
                          <w:jc w:val="both"/>
                          <w:rPr>
                            <w:rFonts w:ascii="Consolas" w:hAnsi="Consolas"/>
                            <w:sz w:val="20"/>
                            <w:szCs w:val="20"/>
                          </w:rPr>
                        </w:pPr>
                      </w:p>
                      <w:p w14:paraId="6AB6C0E3" w14:textId="3452AA6C" w:rsidR="00A45D45" w:rsidRPr="00C210A9" w:rsidRDefault="00A45D45" w:rsidP="00C210A9">
                        <w:pPr>
                          <w:jc w:val="both"/>
                          <w:rPr>
                            <w:rFonts w:ascii="Consolas" w:hAnsi="Consolas"/>
                            <w:sz w:val="20"/>
                            <w:szCs w:val="20"/>
                          </w:rPr>
                        </w:pPr>
                        <w:r w:rsidRPr="00C210A9">
                          <w:rPr>
                            <w:rFonts w:ascii="Consolas" w:hAnsi="Consolas"/>
                            <w:sz w:val="20"/>
                            <w:szCs w:val="20"/>
                          </w:rPr>
                          <w:t>osFamily : String</w:t>
                        </w:r>
                      </w:p>
                      <w:p w14:paraId="0012B6BC" w14:textId="3389EA09" w:rsidR="00A45D45" w:rsidRPr="00C210A9" w:rsidRDefault="00A45D45" w:rsidP="00C210A9">
                        <w:pPr>
                          <w:jc w:val="both"/>
                          <w:rPr>
                            <w:rFonts w:ascii="Consolas" w:hAnsi="Consolas"/>
                            <w:sz w:val="20"/>
                            <w:szCs w:val="20"/>
                          </w:rPr>
                        </w:pPr>
                        <w:r w:rsidRPr="00C210A9">
                          <w:rPr>
                            <w:rFonts w:ascii="Consolas" w:hAnsi="Consolas"/>
                            <w:sz w:val="20"/>
                            <w:szCs w:val="20"/>
                          </w:rPr>
                          <w:t>osMajor : String</w:t>
                        </w:r>
                      </w:p>
                      <w:p w14:paraId="332F467A" w14:textId="181B34E4" w:rsidR="00A45D45" w:rsidRPr="00C210A9" w:rsidRDefault="00A45D45" w:rsidP="00C210A9">
                        <w:pPr>
                          <w:jc w:val="both"/>
                          <w:rPr>
                            <w:rFonts w:ascii="Consolas" w:hAnsi="Consolas"/>
                            <w:sz w:val="20"/>
                            <w:szCs w:val="20"/>
                          </w:rPr>
                        </w:pPr>
                        <w:r w:rsidRPr="00C210A9">
                          <w:rPr>
                            <w:rFonts w:ascii="Consolas" w:hAnsi="Consolas"/>
                            <w:sz w:val="20"/>
                            <w:szCs w:val="20"/>
                          </w:rPr>
                          <w:t>osMinor : String</w:t>
                        </w:r>
                      </w:p>
                      <w:p w14:paraId="66C8CD3E" w14:textId="77777777" w:rsidR="00A45D45" w:rsidRPr="00C210A9" w:rsidRDefault="00A45D45" w:rsidP="00C210A9">
                        <w:pPr>
                          <w:jc w:val="both"/>
                          <w:rPr>
                            <w:rFonts w:ascii="Consolas" w:hAnsi="Consolas"/>
                            <w:sz w:val="20"/>
                            <w:szCs w:val="20"/>
                          </w:rPr>
                        </w:pPr>
                      </w:p>
                      <w:p w14:paraId="60D65922" w14:textId="63C05013" w:rsidR="00A45D45" w:rsidRPr="00C210A9" w:rsidRDefault="00A45D45" w:rsidP="00C210A9">
                        <w:pPr>
                          <w:jc w:val="both"/>
                          <w:rPr>
                            <w:rFonts w:ascii="Consolas" w:hAnsi="Consolas"/>
                            <w:sz w:val="20"/>
                            <w:szCs w:val="20"/>
                          </w:rPr>
                        </w:pPr>
                        <w:r w:rsidRPr="00C210A9">
                          <w:rPr>
                            <w:rFonts w:ascii="Consolas" w:hAnsi="Consolas"/>
                            <w:sz w:val="20"/>
                            <w:szCs w:val="20"/>
                          </w:rPr>
                          <w:t>deviceFamily : String</w:t>
                        </w:r>
                      </w:p>
                      <w:p w14:paraId="1A2646D2" w14:textId="7BC8341D" w:rsidR="00A45D45" w:rsidRPr="00C210A9" w:rsidRDefault="00A45D45" w:rsidP="00C210A9">
                        <w:pPr>
                          <w:jc w:val="both"/>
                          <w:rPr>
                            <w:rFonts w:ascii="Consolas" w:hAnsi="Consolas"/>
                            <w:sz w:val="20"/>
                            <w:szCs w:val="20"/>
                          </w:rPr>
                        </w:pPr>
                        <w:r w:rsidRPr="00C210A9">
                          <w:rPr>
                            <w:rFonts w:ascii="Consolas" w:hAnsi="Consolas"/>
                            <w:sz w:val="20"/>
                            <w:szCs w:val="20"/>
                          </w:rPr>
                          <w:t>deviceIsMobile : Boolean</w:t>
                        </w:r>
                      </w:p>
                      <w:p w14:paraId="0BA08DE6" w14:textId="5A57D5F6" w:rsidR="00A45D45" w:rsidRPr="00C210A9" w:rsidRDefault="00A45D45" w:rsidP="00C210A9">
                        <w:pPr>
                          <w:jc w:val="both"/>
                          <w:rPr>
                            <w:rFonts w:ascii="Consolas" w:hAnsi="Consolas"/>
                            <w:sz w:val="20"/>
                            <w:szCs w:val="20"/>
                          </w:rPr>
                        </w:pPr>
                        <w:r w:rsidRPr="00C210A9">
                          <w:rPr>
                            <w:rFonts w:ascii="Consolas" w:hAnsi="Consolas"/>
                            <w:sz w:val="20"/>
                            <w:szCs w:val="20"/>
                          </w:rPr>
                          <w:t>deviceIsSpider : Boolean</w:t>
                        </w:r>
                      </w:p>
                      <w:p w14:paraId="76B8222B" w14:textId="77777777" w:rsidR="00A45D45" w:rsidRPr="00C210A9" w:rsidRDefault="00A45D45" w:rsidP="00C210A9">
                        <w:pPr>
                          <w:pStyle w:val="ListParagraph"/>
                          <w:jc w:val="both"/>
                          <w:rPr>
                            <w:rFonts w:ascii="Consolas" w:hAnsi="Consolas"/>
                            <w:sz w:val="20"/>
                            <w:szCs w:val="20"/>
                          </w:rPr>
                        </w:pPr>
                      </w:p>
                      <w:p w14:paraId="2970568C"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8" o:spid="_x0000_s1037"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A45D45" w:rsidRDefault="00A45D45" w:rsidP="00EB3D3B">
                        <w:pPr>
                          <w:pStyle w:val="Caption"/>
                          <w:rPr>
                            <w:noProof/>
                          </w:rPr>
                        </w:pPr>
                        <w:r>
                          <w:t xml:space="preserve">Code Snippet </w:t>
                        </w:r>
                        <w:fldSimple w:instr=" SEQ Code_Snippet \* ARABIC ">
                          <w:r>
                            <w:rPr>
                              <w:noProof/>
                            </w:rPr>
                            <w:t>2</w:t>
                          </w:r>
                        </w:fldSimple>
                        <w:r>
                          <w:t>: The database object structure</w:t>
                        </w:r>
                      </w:p>
                    </w:txbxContent>
                  </v:textbox>
                </v:shape>
                <w10:wrap type="topAndBottom"/>
              </v:group>
            </w:pict>
          </mc:Fallback>
        </mc:AlternateContent>
      </w:r>
    </w:p>
    <w:p w14:paraId="61676553" w14:textId="77777777" w:rsidR="00EB3D3B" w:rsidRDefault="00EB3D3B" w:rsidP="0065422F">
      <w:pPr>
        <w:spacing w:line="360" w:lineRule="auto"/>
        <w:jc w:val="both"/>
      </w:pPr>
    </w:p>
    <w:p w14:paraId="56A71118" w14:textId="6CB606E7" w:rsidR="00EB3D3B" w:rsidRDefault="00EB3D3B" w:rsidP="0065422F">
      <w:pPr>
        <w:spacing w:line="360" w:lineRule="auto"/>
        <w:jc w:val="both"/>
      </w:pPr>
      <w:r>
        <w:t>The “</w:t>
      </w:r>
      <w:proofErr w:type="spellStart"/>
      <w:r>
        <w:t>userAgent</w:t>
      </w:r>
      <w:proofErr w:type="spellEnd"/>
      <w:r>
        <w:t>” field contains the UA string. The “</w:t>
      </w:r>
      <w:proofErr w:type="spellStart"/>
      <w:r>
        <w:t>ua</w:t>
      </w:r>
      <w:proofErr w:type="spellEnd"/>
      <w:r>
        <w:t>” field</w:t>
      </w:r>
      <w:r w:rsidR="00D85301">
        <w:t>s contain</w:t>
      </w:r>
      <w:r>
        <w:t xml:space="preserve"> the UA data from UA Parser. The “</w:t>
      </w:r>
      <w:proofErr w:type="spellStart"/>
      <w:r>
        <w:t>os</w:t>
      </w:r>
      <w:proofErr w:type="spellEnd"/>
      <w:r>
        <w:t>” field</w:t>
      </w:r>
      <w:r w:rsidR="00D85301">
        <w:t>s contain</w:t>
      </w:r>
      <w:r>
        <w:t xml:space="preserve"> the OS data from UP Parser. The “device” field</w:t>
      </w:r>
      <w:r w:rsidR="00DE0269">
        <w:t>s</w:t>
      </w:r>
      <w:r w:rsidR="008E58B3">
        <w:t xml:space="preserve"> contain</w:t>
      </w:r>
      <w:r>
        <w:t xml:space="preserve"> device data from UA Parser. Lastly the “features” field contains the result</w:t>
      </w:r>
      <w:r w:rsidR="00EA5A3F">
        <w:t>ing</w:t>
      </w:r>
      <w:r>
        <w:t xml:space="preserve"> object from the clients-side tests. </w:t>
      </w:r>
    </w:p>
    <w:p w14:paraId="6247ADCB" w14:textId="77777777" w:rsidR="00EB3D3B" w:rsidRDefault="00EB3D3B" w:rsidP="0065422F">
      <w:pPr>
        <w:spacing w:line="360" w:lineRule="auto"/>
        <w:jc w:val="both"/>
      </w:pPr>
    </w:p>
    <w:p w14:paraId="3116600E" w14:textId="534C3321" w:rsidR="0021304A" w:rsidRDefault="00467E02" w:rsidP="0065422F">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65422F">
      <w:pPr>
        <w:spacing w:line="360" w:lineRule="auto"/>
        <w:jc w:val="both"/>
      </w:pPr>
    </w:p>
    <w:p w14:paraId="426FD459" w14:textId="658CD932" w:rsidR="0021304A" w:rsidRDefault="0021304A" w:rsidP="0065422F">
      <w:pPr>
        <w:pStyle w:val="Heading3"/>
        <w:spacing w:line="360" w:lineRule="auto"/>
        <w:jc w:val="both"/>
      </w:pPr>
      <w:r>
        <w:t>The Data Access Object</w:t>
      </w:r>
    </w:p>
    <w:p w14:paraId="33267615" w14:textId="2AC31ACF" w:rsidR="0021304A" w:rsidRDefault="0021304A" w:rsidP="0065422F">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EB43CD">
        <w:fldChar w:fldCharType="begin"/>
      </w:r>
      <w:r w:rsidR="00C67397">
        <w:instrText xml:space="preserve"> ADDIN EN.CITE &lt;EndNote&gt;&lt;Cite&gt;&lt;Author&gt;Oracle&lt;/Author&gt;&lt;Year&gt;2002&lt;/Year&gt;&lt;RecNum&gt;37&lt;/RecNum&gt;&lt;DisplayText&gt;[8]&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EB43CD">
        <w:fldChar w:fldCharType="separate"/>
      </w:r>
      <w:r w:rsidR="00C67397">
        <w:rPr>
          <w:noProof/>
        </w:rPr>
        <w:t>[</w:t>
      </w:r>
      <w:hyperlink w:anchor="_ENREF_8" w:tooltip="Oracle, 2002 #37" w:history="1">
        <w:r w:rsidR="00C67397">
          <w:rPr>
            <w:noProof/>
          </w:rPr>
          <w:t>8</w:t>
        </w:r>
      </w:hyperlink>
      <w:r w:rsidR="00C67397">
        <w:rPr>
          <w:noProof/>
        </w:rPr>
        <w:t>]</w:t>
      </w:r>
      <w:r w:rsidR="00EB43CD">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65422F">
      <w:pPr>
        <w:spacing w:line="360" w:lineRule="auto"/>
        <w:jc w:val="both"/>
      </w:pPr>
    </w:p>
    <w:p w14:paraId="09CF3FF2" w14:textId="527506AE" w:rsidR="008B7959" w:rsidRDefault="00C319FD" w:rsidP="0065422F">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65422F">
      <w:pPr>
        <w:spacing w:line="360" w:lineRule="auto"/>
        <w:jc w:val="both"/>
      </w:pPr>
    </w:p>
    <w:p w14:paraId="265219D0" w14:textId="00F29AF7" w:rsidR="00EB3D3B" w:rsidRDefault="008C68E6" w:rsidP="0065422F">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w:t>
      </w:r>
      <w:r w:rsidR="0028137A">
        <w:t>.</w:t>
      </w:r>
    </w:p>
    <w:p w14:paraId="6D58083D" w14:textId="77777777" w:rsidR="0020164F" w:rsidRDefault="0020164F" w:rsidP="0065422F">
      <w:pPr>
        <w:spacing w:line="360" w:lineRule="auto"/>
        <w:jc w:val="both"/>
      </w:pPr>
    </w:p>
    <w:p w14:paraId="6540F967" w14:textId="6ADA044B" w:rsidR="0020164F" w:rsidRDefault="0020164F" w:rsidP="0065422F">
      <w:pPr>
        <w:pStyle w:val="Heading4"/>
        <w:spacing w:line="360" w:lineRule="auto"/>
        <w:jc w:val="both"/>
      </w:pPr>
      <w:r>
        <w:t>The DAO implementation</w:t>
      </w:r>
    </w:p>
    <w:p w14:paraId="638A3B26" w14:textId="3EE81FA5" w:rsidR="00AC6EE9" w:rsidRDefault="00E07686" w:rsidP="0065422F">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 of the process. The reason we did not use Spring Data was because it would cause severe compatibility issues with the version of </w:t>
      </w:r>
      <w:proofErr w:type="gramStart"/>
      <w:r w:rsidR="001102E7">
        <w:t>Spring</w:t>
      </w:r>
      <w:proofErr w:type="gramEnd"/>
      <w:r w:rsidR="001102E7">
        <w:t xml:space="preserve"> that was embedded in Enonic 4.6, which we developed the plugin for.</w:t>
      </w:r>
      <w:r w:rsidR="001D601C">
        <w:t xml:space="preserve"> </w:t>
      </w:r>
      <w:r w:rsidR="00AC6EE9">
        <w:t xml:space="preserve">We settled on a lightweight alternative called </w:t>
      </w:r>
      <w:proofErr w:type="spellStart"/>
      <w:r w:rsidR="00AC6EE9">
        <w:t>MongoJac</w:t>
      </w:r>
      <w:r w:rsidR="0051330F">
        <w:t>k</w:t>
      </w:r>
      <w:proofErr w:type="spellEnd"/>
      <w:r w:rsidR="0051330F">
        <w:t>, which is a small</w:t>
      </w:r>
      <w:r w:rsidR="00B0293B">
        <w:t xml:space="preserve"> POJO-to-</w:t>
      </w:r>
      <w:r w:rsidR="0051330F">
        <w:t xml:space="preserve">Mongo library that wraps the classes of the official MongoDB Java </w:t>
      </w:r>
      <w:proofErr w:type="gramStart"/>
      <w:r w:rsidR="0051330F">
        <w:t>Driver</w:t>
      </w:r>
      <w:r w:rsidR="00724F59">
        <w:t xml:space="preserve"> </w:t>
      </w:r>
      <w:r w:rsidR="0051330F">
        <w:t xml:space="preserve"> and</w:t>
      </w:r>
      <w:proofErr w:type="gramEnd"/>
      <w:r w:rsidR="00AC6EE9">
        <w:t xml:space="preserve"> utilizes Jackson, a JSON and XML mapping library.</w:t>
      </w:r>
    </w:p>
    <w:p w14:paraId="5AD4DBB0" w14:textId="77777777" w:rsidR="006B6963" w:rsidRDefault="006B6963" w:rsidP="0065422F">
      <w:pPr>
        <w:spacing w:line="360" w:lineRule="auto"/>
        <w:jc w:val="both"/>
      </w:pPr>
    </w:p>
    <w:p w14:paraId="32FCDF8E" w14:textId="71C9112D" w:rsidR="006B6963" w:rsidRPr="0020164F" w:rsidRDefault="006B6963" w:rsidP="0065422F">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w:t>
      </w:r>
      <w:proofErr w:type="spellStart"/>
      <w:r w:rsidR="00672AF9">
        <w:t>MongoJack</w:t>
      </w:r>
      <w:proofErr w:type="spellEnd"/>
      <w:r w:rsidR="00672AF9">
        <w:t xml:space="preserve">,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4F456CFD" w14:textId="77777777" w:rsidR="00306A0F" w:rsidRDefault="00306A0F" w:rsidP="0065422F">
      <w:pPr>
        <w:spacing w:line="360" w:lineRule="auto"/>
        <w:jc w:val="both"/>
      </w:pPr>
    </w:p>
    <w:p w14:paraId="5DB6D2EB" w14:textId="49C66EC4" w:rsidR="006841E3" w:rsidRDefault="006841E3" w:rsidP="0065422F">
      <w:pPr>
        <w:pStyle w:val="Heading2"/>
        <w:spacing w:line="360" w:lineRule="auto"/>
        <w:jc w:val="both"/>
      </w:pPr>
      <w:r>
        <w:t>The HTTP Interceptor Extension</w:t>
      </w:r>
    </w:p>
    <w:p w14:paraId="5C943689" w14:textId="1BBCBCF3" w:rsidR="006841E3" w:rsidRPr="006841E3" w:rsidRDefault="006841E3" w:rsidP="0065422F">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 xml:space="preserve">retrieved by the CMS through datasources calling methods in our </w:t>
      </w:r>
      <w:proofErr w:type="spellStart"/>
      <w:r w:rsidR="00D942E1">
        <w:t>FunctionLibrary</w:t>
      </w:r>
      <w:proofErr w:type="spellEnd"/>
      <w:r w:rsidR="00D942E1">
        <w:t xml:space="preserve"> extension, as per the second approach mentioned earlier.</w:t>
      </w:r>
    </w:p>
    <w:p w14:paraId="542BC810" w14:textId="566A884F" w:rsidR="009F2238" w:rsidRDefault="009F2238" w:rsidP="0065422F">
      <w:pPr>
        <w:pStyle w:val="Heading3"/>
        <w:spacing w:line="360" w:lineRule="auto"/>
        <w:jc w:val="both"/>
      </w:pPr>
      <w:r>
        <w:t>Client-side tests</w:t>
      </w:r>
    </w:p>
    <w:p w14:paraId="2EA6F750" w14:textId="1DD9EF58" w:rsidR="009F2238" w:rsidRDefault="00F36E1E" w:rsidP="0065422F">
      <w:pPr>
        <w:spacing w:line="360" w:lineRule="auto"/>
        <w:jc w:val="both"/>
      </w:pPr>
      <w:r>
        <w:t>Modernizr handles the client-side tests.</w:t>
      </w:r>
      <w:r w:rsidR="0047014E">
        <w:t xml:space="preserve"> What tests are present in each Modernizr file can be customized on the Modernizr website. </w:t>
      </w:r>
      <w:r>
        <w:t>The default test-suite in our plugin contains all available tests from the Modernizr website</w:t>
      </w:r>
      <w:r w:rsidR="00BA366E">
        <w:t>, this includes tests for all HTML 5 and CSS 3 functionality, as well as</w:t>
      </w:r>
      <w:r w:rsidR="00955042">
        <w:t xml:space="preserve"> miscellaneous web functionality such as </w:t>
      </w:r>
      <w:proofErr w:type="spellStart"/>
      <w:r w:rsidR="00955042">
        <w:t>Web</w:t>
      </w:r>
      <w:r w:rsidR="0047014E">
        <w:t>GL</w:t>
      </w:r>
      <w:proofErr w:type="spellEnd"/>
      <w:r w:rsidR="0047014E">
        <w:t xml:space="preserve"> and </w:t>
      </w:r>
      <w:proofErr w:type="spellStart"/>
      <w:r w:rsidR="0047014E">
        <w:t>Geolocation</w:t>
      </w:r>
      <w:proofErr w:type="spellEnd"/>
      <w:r w:rsidR="0047014E">
        <w:t xml:space="preserve">.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65422F">
      <w:pPr>
        <w:spacing w:line="360" w:lineRule="auto"/>
        <w:jc w:val="both"/>
      </w:pPr>
    </w:p>
    <w:p w14:paraId="1DF55485" w14:textId="1C067C33" w:rsidR="00CB22E1" w:rsidRDefault="009B280F" w:rsidP="0065422F">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EB43CD">
        <w:fldChar w:fldCharType="begin"/>
      </w:r>
      <w:r w:rsidR="00C67397">
        <w:instrText xml:space="preserve"> ADDIN EN.CITE &lt;EndNote&gt;&lt;Cite&gt;&lt;Author&gt;Barth&lt;/Author&gt;&lt;Year&gt;2011&lt;/Year&gt;&lt;RecNum&gt;38&lt;/RecNum&gt;&lt;DisplayText&gt;[9]&lt;/DisplayText&gt;&lt;record&gt;&lt;rec-number&gt;38&lt;/rec-number&gt;&lt;foreign-keys&gt;&lt;key app="EN" db-id="0a200tee5sa5e1ex095psptx0zaddvdr5sff"&gt;38&lt;/key&gt;&lt;/foreign-keys&gt;&lt;ref-type name="Web Page"&gt;12&lt;/ref-type&gt;&lt;contributors&gt;&lt;authors&gt;&lt;author&gt;A. Barth&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EB43CD">
        <w:fldChar w:fldCharType="separate"/>
      </w:r>
      <w:r w:rsidR="00C67397">
        <w:rPr>
          <w:noProof/>
        </w:rPr>
        <w:t>[</w:t>
      </w:r>
      <w:hyperlink w:anchor="_ENREF_9" w:tooltip="Barth, 2011 #38" w:history="1">
        <w:r w:rsidR="00C67397">
          <w:rPr>
            <w:noProof/>
          </w:rPr>
          <w:t>9</w:t>
        </w:r>
      </w:hyperlink>
      <w:r w:rsidR="00C67397">
        <w:rPr>
          <w:noProof/>
        </w:rPr>
        <w:t>]</w:t>
      </w:r>
      <w:r w:rsidR="00EB43CD">
        <w:fldChar w:fldCharType="end"/>
      </w:r>
      <w:r>
        <w:t>.</w:t>
      </w:r>
      <w:r w:rsidR="00EA366A">
        <w:t xml:space="preserve"> The results of the Modernizr tests are stored in a JSON object on the </w:t>
      </w:r>
      <w:r w:rsidR="00E33232">
        <w:t xml:space="preserve">client, so the intuitive solution for the cookie value </w:t>
      </w:r>
      <w:r w:rsidR="00EA366A">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65422F">
      <w:pPr>
        <w:spacing w:line="360" w:lineRule="auto"/>
        <w:jc w:val="both"/>
      </w:pPr>
    </w:p>
    <w:p w14:paraId="6564C0CA" w14:textId="49DD855D" w:rsidR="00D23854" w:rsidRDefault="00D23854" w:rsidP="0065422F">
      <w:pPr>
        <w:spacing w:line="360" w:lineRule="auto"/>
        <w:jc w:val="both"/>
      </w:pPr>
      <w:r>
        <w:rPr>
          <w:noProof/>
        </w:rPr>
        <mc:AlternateContent>
          <mc:Choice Requires="wpg">
            <w:drawing>
              <wp:anchor distT="0" distB="0" distL="114300" distR="114300" simplePos="0" relativeHeight="251670528" behindDoc="0" locked="0" layoutInCell="1" allowOverlap="1" wp14:anchorId="3EBDF26A" wp14:editId="1F880ECE">
                <wp:simplePos x="0" y="0"/>
                <wp:positionH relativeFrom="column">
                  <wp:posOffset>-17780</wp:posOffset>
                </wp:positionH>
                <wp:positionV relativeFrom="paragraph">
                  <wp:posOffset>228219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EB43CD" w:rsidRDefault="00EB43CD"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8" style="position:absolute;left:0;text-align:left;margin-left:-1.35pt;margin-top:179.7pt;width:453.5pt;height:187.05pt;z-index:251670528"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">
                <v:shape id="Text Box 13" o:spid="_x0000_s1039"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v:textbox>
                </v:shape>
                <v:shape id="Text Box 14" o:spid="_x0000_s1040"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EB43CD" w:rsidRDefault="00EB43CD"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v:group>
            </w:pict>
          </mc:Fallback>
        </mc:AlternateContent>
      </w:r>
      <w:r w:rsidR="00C85EBF">
        <w:t>Colons</w:t>
      </w:r>
      <w:r w:rsidR="0056433F">
        <w:t xml:space="preserve"> (</w:t>
      </w:r>
      <w:r w:rsidR="0056433F" w:rsidRPr="002D4374">
        <w:t>:</w:t>
      </w:r>
      <w:r w:rsidR="0056433F">
        <w:t>)</w:t>
      </w:r>
      <w:r w:rsidR="00C85EBF">
        <w:t xml:space="preserve"> are not allowed in cookie values, so to split key-value pairs we used “double dash” (--). </w:t>
      </w:r>
      <w:r w:rsidR="00CB22E1">
        <w:t xml:space="preserve">The outer </w:t>
      </w:r>
      <w:r w:rsidR="00C85EBF">
        <w:t>delimiters of JSON objects are</w:t>
      </w:r>
      <w:r w:rsidR="00CB22E1">
        <w:t xml:space="preserve"> “curly brackets” ({})</w:t>
      </w:r>
      <w:r w:rsidR="00C85EBF">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7777777" w:rsidR="005924E5" w:rsidRDefault="005924E5" w:rsidP="0065422F">
      <w:pPr>
        <w:spacing w:line="360" w:lineRule="auto"/>
        <w:jc w:val="both"/>
      </w:pPr>
    </w:p>
    <w:p w14:paraId="2F7EDA38" w14:textId="664D728A" w:rsidR="005924E5" w:rsidRDefault="002A69C4" w:rsidP="0065422F">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4FFC2D25" w14:textId="377B7329" w:rsidR="009F2238" w:rsidRDefault="009F2238" w:rsidP="0065422F">
      <w:pPr>
        <w:pStyle w:val="Heading3"/>
        <w:spacing w:line="360" w:lineRule="auto"/>
        <w:jc w:val="both"/>
      </w:pPr>
      <w:r>
        <w:t>Server-side tests</w:t>
      </w:r>
    </w:p>
    <w:p w14:paraId="3FAD0898" w14:textId="77777777" w:rsidR="00274770" w:rsidRDefault="005B5A1E" w:rsidP="0065422F">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 UA Parser </w:t>
      </w:r>
      <w:r w:rsidR="00DC7992">
        <w:t>created by Twitter, Inc.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65422F">
      <w:pPr>
        <w:spacing w:line="360" w:lineRule="auto"/>
        <w:jc w:val="both"/>
      </w:pPr>
    </w:p>
    <w:p w14:paraId="4D43E853" w14:textId="5FD1C8C2" w:rsidR="00E52F64" w:rsidRDefault="00274770" w:rsidP="0065422F">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p>
    <w:p w14:paraId="72AECC36" w14:textId="4520B7CD" w:rsidR="008B15F1" w:rsidRDefault="008B15F1" w:rsidP="0065422F">
      <w:pPr>
        <w:pStyle w:val="Heading3"/>
        <w:spacing w:line="360" w:lineRule="auto"/>
        <w:jc w:val="both"/>
      </w:pPr>
      <w:r>
        <w:t>Intercepting an HTTP request</w:t>
      </w:r>
    </w:p>
    <w:p w14:paraId="298742F7" w14:textId="3CC84F78" w:rsidR="008B15F1" w:rsidRDefault="002311BA" w:rsidP="0065422F">
      <w:pPr>
        <w:spacing w:line="360" w:lineRule="auto"/>
        <w:jc w:val="both"/>
      </w:pPr>
      <w:r>
        <w:t xml:space="preserve">When a HTTP request is made to a server running Enonic CMS with our plugin, the </w:t>
      </w:r>
      <w:proofErr w:type="spellStart"/>
      <w:r>
        <w:t>HttpInterceptor</w:t>
      </w:r>
      <w:proofErr w:type="spellEnd"/>
      <w:r>
        <w:t xml:space="preserve">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ks the DAO object to retrieve an object with the requesting UA string</w:t>
      </w:r>
      <w:r w:rsidR="004F374D">
        <w:t xml:space="preserve"> from the database</w:t>
      </w:r>
      <w:r w:rsidR="006D4A94">
        <w:t>. If no obj</w:t>
      </w:r>
      <w:r w:rsidR="00636AE2">
        <w:t>ect is retrieved it is a new UA that needs to be tested and stored in the database.</w:t>
      </w:r>
    </w:p>
    <w:p w14:paraId="410CAF26" w14:textId="77777777" w:rsidR="002D3CCD" w:rsidRDefault="002D3CCD" w:rsidP="0065422F">
      <w:pPr>
        <w:spacing w:line="360" w:lineRule="auto"/>
        <w:jc w:val="both"/>
      </w:pPr>
    </w:p>
    <w:p w14:paraId="171F998A" w14:textId="3CE09523" w:rsidR="00E3738C" w:rsidRDefault="002D3CCD" w:rsidP="0065422F">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 xml:space="preserve">a </w:t>
      </w:r>
      <w:proofErr w:type="spellStart"/>
      <w:r w:rsidR="001115A7">
        <w:t>noscript</w:t>
      </w:r>
      <w:proofErr w:type="spellEnd"/>
      <w:r w:rsidR="001115A7">
        <w:t xml:space="preserve"> element that redirects back to the requested URL</w:t>
      </w:r>
      <w:r w:rsidR="00470698">
        <w:t>.</w:t>
      </w:r>
      <w:r w:rsidR="00BC5B6D">
        <w:t xml:space="preserve"> The second case is if the tests have been run, and the interceptor should parse the test results and store them in the database.</w:t>
      </w:r>
    </w:p>
    <w:p w14:paraId="3251F3B0" w14:textId="0AA41649" w:rsidR="00E3738C" w:rsidRDefault="00E3738C" w:rsidP="0065422F">
      <w:pPr>
        <w:pStyle w:val="Heading4"/>
        <w:spacing w:line="360" w:lineRule="auto"/>
        <w:jc w:val="both"/>
      </w:pPr>
      <w:r>
        <w:t>Generating</w:t>
      </w:r>
      <w:r w:rsidR="002D226C">
        <w:t xml:space="preserve"> and sending</w:t>
      </w:r>
      <w:r>
        <w:t xml:space="preserve"> the HTML markup</w:t>
      </w:r>
    </w:p>
    <w:p w14:paraId="0CFE7564" w14:textId="4A28A603" w:rsidR="00E3738C" w:rsidRDefault="00E3738C" w:rsidP="0065422F">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cookie generating JS are both appende</w:t>
      </w:r>
      <w:r w:rsidR="00E86614">
        <w:t xml:space="preserve">d to the </w:t>
      </w:r>
      <w:r w:rsidR="00D55B01">
        <w:t>string inside a “script” element residing in the “head” p</w:t>
      </w:r>
      <w:r w:rsidR="00E86614">
        <w:t>art of the HTML document.</w:t>
      </w:r>
      <w:r w:rsidR="007E21C4">
        <w:t xml:space="preserve">  Lastly a “</w:t>
      </w:r>
      <w:proofErr w:type="spellStart"/>
      <w:r w:rsidR="007E21C4">
        <w:t>noscript</w:t>
      </w:r>
      <w:proofErr w:type="spellEnd"/>
      <w:r w:rsidR="007E21C4">
        <w:t xml:space="preserve">”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ing JS support or that has it turned off</w:t>
      </w:r>
      <w:r w:rsidR="007C768E">
        <w:t>.</w:t>
      </w:r>
    </w:p>
    <w:p w14:paraId="2DEB4897" w14:textId="77777777" w:rsidR="006F542E" w:rsidRDefault="006F542E" w:rsidP="0065422F">
      <w:pPr>
        <w:spacing w:line="360" w:lineRule="auto"/>
        <w:jc w:val="both"/>
      </w:pPr>
    </w:p>
    <w:p w14:paraId="1CE3FBDD" w14:textId="383AEFAA" w:rsidR="00333B96" w:rsidRDefault="006F542E" w:rsidP="0065422F">
      <w:pPr>
        <w:spacing w:line="360" w:lineRule="auto"/>
        <w:jc w:val="both"/>
      </w:pPr>
      <w:r>
        <w:t xml:space="preserve">When the generated markup is sent from the server, one of two things will happen. </w:t>
      </w:r>
      <w:r w:rsidR="00455E10">
        <w:t>Either the UA supports JS or</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w:t>
      </w:r>
      <w:proofErr w:type="spellStart"/>
      <w:r w:rsidR="0053786F">
        <w:t>noscript</w:t>
      </w:r>
      <w:proofErr w:type="spellEnd"/>
      <w:r w:rsidR="0053786F">
        <w:t>” element will redirect dir</w:t>
      </w:r>
      <w:r w:rsidR="005F313B">
        <w:t>ectly back to the requested URL. In this case it will</w:t>
      </w:r>
      <w:r w:rsidR="00E71D7D">
        <w:t xml:space="preserve"> attach</w:t>
      </w:r>
      <w:r w:rsidR="0053786F">
        <w:t xml:space="preserve"> a</w:t>
      </w:r>
      <w:r w:rsidR="00E71D7D">
        <w:t xml:space="preserve"> “</w:t>
      </w:r>
      <w:proofErr w:type="spellStart"/>
      <w:r w:rsidR="00E71D7D">
        <w:t>nojs</w:t>
      </w:r>
      <w:proofErr w:type="spellEnd"/>
      <w:r w:rsidR="00E71D7D">
        <w:t xml:space="preserve">=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1420315" w14:textId="7F3E47D5" w:rsidR="00333B96" w:rsidRDefault="00333B96" w:rsidP="0065422F">
      <w:pPr>
        <w:pStyle w:val="Heading4"/>
        <w:spacing w:line="360" w:lineRule="auto"/>
        <w:jc w:val="both"/>
      </w:pPr>
      <w:r>
        <w:t>Intercepting the redirected request</w:t>
      </w:r>
    </w:p>
    <w:p w14:paraId="2325E13B" w14:textId="636AB567" w:rsidR="00333B96" w:rsidRDefault="00333B96" w:rsidP="0065422F">
      <w:pPr>
        <w:spacing w:line="360" w:lineRule="auto"/>
        <w:jc w:val="both"/>
      </w:pPr>
      <w:r>
        <w:t>Once the tests have been run, or not depending on the presence of JS support, the interceptor will once again query the DAO object for a database entry containing the requesting UA string.</w:t>
      </w:r>
      <w:r w:rsidR="00765652">
        <w:t xml:space="preserve"> When this fails it will look for the presence of the “</w:t>
      </w:r>
      <w:proofErr w:type="spellStart"/>
      <w:r w:rsidR="00765652">
        <w:t>nojs</w:t>
      </w:r>
      <w:proofErr w:type="spellEnd"/>
      <w:r w:rsidR="00765652">
        <w:t>” HTTP GET parameter that might be present in the URL.</w:t>
      </w:r>
      <w:r w:rsidR="001B4932">
        <w:t xml:space="preserve"> If it is present the interceptor will add the key-value pair “</w:t>
      </w:r>
      <w:proofErr w:type="spellStart"/>
      <w:proofErr w:type="gramStart"/>
      <w:r w:rsidR="001B4932">
        <w:t>nojs</w:t>
      </w:r>
      <w:proofErr w:type="spellEnd"/>
      <w:r w:rsidR="001B4932">
        <w:t xml:space="preserve"> :</w:t>
      </w:r>
      <w:proofErr w:type="gramEnd"/>
      <w:r w:rsidR="001B4932">
        <w:t xml:space="preserve"> true” to the features map that is to be added to the user agent object</w:t>
      </w:r>
      <w:r w:rsidR="00E422E2">
        <w:t>. This will be the only entry in the features map for this user agent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off, a timeout value must be set so that </w:t>
      </w:r>
      <w:r w:rsidR="00D663BD">
        <w:t>the UA might be tested again later.</w:t>
      </w:r>
    </w:p>
    <w:p w14:paraId="21D9AD98" w14:textId="77777777" w:rsidR="00C60377" w:rsidRDefault="00C60377" w:rsidP="0065422F">
      <w:pPr>
        <w:spacing w:line="360" w:lineRule="auto"/>
        <w:jc w:val="both"/>
      </w:pPr>
    </w:p>
    <w:p w14:paraId="36E552CC" w14:textId="68211D9F" w:rsidR="00C60377" w:rsidRDefault="00C60377" w:rsidP="0065422F">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65422F">
      <w:pPr>
        <w:spacing w:line="360" w:lineRule="auto"/>
        <w:jc w:val="both"/>
      </w:pPr>
    </w:p>
    <w:p w14:paraId="0E0F9FA2" w14:textId="44CD80C0" w:rsidR="008B15F1" w:rsidRPr="008B15F1" w:rsidRDefault="00DD4236" w:rsidP="0065422F">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65422F">
      <w:pPr>
        <w:pStyle w:val="Heading2"/>
        <w:spacing w:line="360" w:lineRule="auto"/>
        <w:jc w:val="both"/>
      </w:pPr>
      <w:r>
        <w:t>The Function Library Extension</w:t>
      </w:r>
    </w:p>
    <w:p w14:paraId="57C4BDF9" w14:textId="26ED2C3E" w:rsidR="005145CC" w:rsidRDefault="00EB7A9F" w:rsidP="0065422F">
      <w:pPr>
        <w:spacing w:line="360" w:lineRule="auto"/>
        <w:jc w:val="both"/>
      </w:pPr>
      <w:r>
        <w:t xml:space="preserve">For the CMS to access the data gathered by the </w:t>
      </w:r>
      <w:proofErr w:type="spellStart"/>
      <w:r>
        <w:t>HttpInterceptor</w:t>
      </w:r>
      <w:proofErr w:type="spellEnd"/>
      <w:r>
        <w:t xml:space="preserve"> extension we needed to create a </w:t>
      </w:r>
      <w:proofErr w:type="spellStart"/>
      <w:r>
        <w:t>FunctionLibrary</w:t>
      </w:r>
      <w:proofErr w:type="spellEnd"/>
      <w:r>
        <w:t xml:space="preserve">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w:t>
      </w:r>
      <w:proofErr w:type="spellStart"/>
      <w:proofErr w:type="gramStart"/>
      <w:r w:rsidR="00C81508">
        <w:t>Olsens</w:t>
      </w:r>
      <w:proofErr w:type="spellEnd"/>
      <w:proofErr w:type="gramEnd"/>
      <w:r w:rsidR="00C81508">
        <w:t xml:space="preserve"> family system that we looked at in chapter 2.</w:t>
      </w:r>
    </w:p>
    <w:p w14:paraId="31B8EECC" w14:textId="44E3801D" w:rsidR="005145CC" w:rsidRDefault="00C518EF" w:rsidP="0065422F">
      <w:pPr>
        <w:pStyle w:val="Heading3"/>
        <w:spacing w:line="360" w:lineRule="auto"/>
        <w:jc w:val="both"/>
      </w:pPr>
      <w:r>
        <w:t>Getting an XML representation of user agent features</w:t>
      </w:r>
    </w:p>
    <w:p w14:paraId="764ECD8C" w14:textId="4FE9EFEA" w:rsidR="00796B97" w:rsidRDefault="00C555F8" w:rsidP="0065422F">
      <w:pPr>
        <w:spacing w:line="360" w:lineRule="auto"/>
        <w:jc w:val="both"/>
      </w:pPr>
      <w:r>
        <w:t xml:space="preserve">Calling the method </w:t>
      </w:r>
      <w:proofErr w:type="spellStart"/>
      <w:r>
        <w:t>getUAFeaturesXML</w:t>
      </w:r>
      <w:proofErr w:type="spellEnd"/>
      <w:r>
        <w:t xml:space="preserve"> in the Detector </w:t>
      </w:r>
      <w:proofErr w:type="spellStart"/>
      <w:r>
        <w:t>FunctionLibrary</w:t>
      </w:r>
      <w:proofErr w:type="spellEnd"/>
      <w:r>
        <w:t xml:space="preserve"> extension retrieves an XML representation of the UA object</w:t>
      </w:r>
      <w:r w:rsidR="00186C64">
        <w:t xml:space="preserve">. </w:t>
      </w:r>
      <w:r w:rsidR="003D4352">
        <w:t xml:space="preserve">The </w:t>
      </w:r>
      <w:r w:rsidR="00F029FC">
        <w:t>UA</w:t>
      </w:r>
      <w:r w:rsidR="003D4352">
        <w:t xml:space="preserve"> object in the</w:t>
      </w:r>
      <w:r w:rsidR="00F029FC">
        <w:t xml:space="preserve"> Detector</w:t>
      </w:r>
      <w:r w:rsidR="003D4352">
        <w:t xml:space="preserve"> 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w:t>
      </w:r>
      <w:proofErr w:type="spellStart"/>
      <w:r w:rsidR="00236003">
        <w:t>javax</w:t>
      </w:r>
      <w:proofErr w:type="spellEnd"/>
      <w:r w:rsidR="00236003">
        <w:t>).</w:t>
      </w:r>
    </w:p>
    <w:p w14:paraId="78DDDB41" w14:textId="77777777" w:rsidR="00632322" w:rsidRDefault="00632322" w:rsidP="0065422F">
      <w:pPr>
        <w:spacing w:line="360" w:lineRule="auto"/>
        <w:jc w:val="both"/>
      </w:pPr>
    </w:p>
    <w:p w14:paraId="51943F51" w14:textId="77777777" w:rsidR="00632322" w:rsidRDefault="00796B97" w:rsidP="0065422F">
      <w:pPr>
        <w:keepNext/>
        <w:spacing w:line="360" w:lineRule="auto"/>
        <w:jc w:val="both"/>
      </w:pPr>
      <w:r>
        <w:rPr>
          <w:noProof/>
        </w:rPr>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996D34E" w14:textId="3678034A" w:rsidR="001B48D5" w:rsidRDefault="00632322" w:rsidP="0065422F">
      <w:pPr>
        <w:pStyle w:val="Caption"/>
        <w:spacing w:line="360" w:lineRule="auto"/>
        <w:jc w:val="both"/>
      </w:pPr>
      <w:bookmarkStart w:id="0" w:name="_Ref226105849"/>
      <w:r>
        <w:t xml:space="preserve">Figure </w:t>
      </w:r>
      <w:fldSimple w:instr=" SEQ Figure \* ARABIC ">
        <w:r w:rsidR="006A4537">
          <w:rPr>
            <w:noProof/>
          </w:rPr>
          <w:t>2</w:t>
        </w:r>
      </w:fldSimple>
      <w:bookmarkEnd w:id="0"/>
      <w:r w:rsidR="005979E4">
        <w:t>: The program flow</w:t>
      </w:r>
      <w:r>
        <w:t xml:space="preserve"> of a datasource call to </w:t>
      </w:r>
      <w:proofErr w:type="spellStart"/>
      <w:r>
        <w:t>getUAFeaturesXML</w:t>
      </w:r>
      <w:proofErr w:type="spellEnd"/>
      <w:r>
        <w:t>.</w:t>
      </w:r>
    </w:p>
    <w:p w14:paraId="72314000" w14:textId="77777777" w:rsidR="00632322" w:rsidRDefault="00632322" w:rsidP="0065422F">
      <w:pPr>
        <w:spacing w:line="360" w:lineRule="auto"/>
        <w:jc w:val="both"/>
      </w:pPr>
    </w:p>
    <w:p w14:paraId="62C47E92" w14:textId="5DC53CC7" w:rsidR="003D4352" w:rsidRPr="003D4352" w:rsidRDefault="00DF3452" w:rsidP="0065422F">
      <w:pPr>
        <w:spacing w:line="360" w:lineRule="auto"/>
        <w:jc w:val="both"/>
      </w:pPr>
      <w:r>
        <w:t xml:space="preserve">When </w:t>
      </w:r>
      <w:proofErr w:type="spellStart"/>
      <w:r>
        <w:t>getUAFeaturesXML</w:t>
      </w:r>
      <w:proofErr w:type="spellEnd"/>
      <w:r>
        <w:t xml:space="preserve"> is called from a datasource in Enonic</w:t>
      </w:r>
      <w:r w:rsidR="000319B5">
        <w:t xml:space="preserve"> (</w:t>
      </w:r>
      <w:r w:rsidR="000319B5">
        <w:fldChar w:fldCharType="begin"/>
      </w:r>
      <w:r w:rsidR="000319B5">
        <w:instrText xml:space="preserve"> REF _Ref226105849 \h </w:instrText>
      </w:r>
      <w:r w:rsidR="000319B5">
        <w:fldChar w:fldCharType="separate"/>
      </w:r>
      <w:r w:rsidR="000319B5">
        <w:t xml:space="preserve">Figure </w:t>
      </w:r>
      <w:r w:rsidR="000319B5">
        <w:rPr>
          <w:noProof/>
        </w:rPr>
        <w:t>2</w:t>
      </w:r>
      <w:r w:rsidR="000319B5">
        <w:fldChar w:fldCharType="end"/>
      </w:r>
      <w:r w:rsidR="000319B5">
        <w:t>)</w:t>
      </w:r>
      <w:r>
        <w:t>, it gets the requesting UA from the Detector database and subsequently calls a method that maps the UA object to the XML format using JAXB. The res</w:t>
      </w:r>
      <w:r w:rsidR="008A7FA8">
        <w:t>ult from the mapper is a string-</w:t>
      </w:r>
      <w:r>
        <w:t>representation of the resulting XML document. Because Enonic supports actual JDOM XML Document objects in its datasources we then convert this string representations to an actual Document object by using the JDOM</w:t>
      </w:r>
      <w:r w:rsidR="00BB3038">
        <w:t xml:space="preserve"> </w:t>
      </w:r>
      <w:proofErr w:type="spellStart"/>
      <w:r w:rsidR="00BB3038">
        <w:t>SAXBuilder</w:t>
      </w:r>
      <w:proofErr w:type="spellEnd"/>
      <w:r w:rsidR="00BB3038">
        <w:t xml:space="preserve"> class. The result from the </w:t>
      </w:r>
      <w:proofErr w:type="spellStart"/>
      <w:r w:rsidR="00BB3038">
        <w:t>SAXBuilder</w:t>
      </w:r>
      <w:proofErr w:type="spellEnd"/>
      <w:r w:rsidR="00BB3038">
        <w:t xml:space="preserve"> is then returned to </w:t>
      </w:r>
      <w:proofErr w:type="spellStart"/>
      <w:r w:rsidR="00BB3038">
        <w:t>getUAFeaturesXML</w:t>
      </w:r>
      <w:proofErr w:type="spellEnd"/>
      <w:r w:rsidR="00BB3038">
        <w:t>, which in turn returns the Document object to the Enonic datasource that invoked it.</w:t>
      </w:r>
    </w:p>
    <w:p w14:paraId="66B6C016" w14:textId="6E33405A" w:rsidR="00C518EF" w:rsidRPr="00C518EF" w:rsidRDefault="0098781A" w:rsidP="0065422F">
      <w:pPr>
        <w:pStyle w:val="Heading3"/>
        <w:spacing w:line="360" w:lineRule="auto"/>
        <w:jc w:val="both"/>
      </w:pPr>
      <w:r>
        <w:t>Resolving a user agent</w:t>
      </w:r>
      <w:r w:rsidR="00C518EF">
        <w:t xml:space="preserve"> family</w:t>
      </w:r>
    </w:p>
    <w:p w14:paraId="483058CA" w14:textId="6563CD1B" w:rsidR="00796B97" w:rsidRDefault="0098781A" w:rsidP="0065422F">
      <w:pPr>
        <w:spacing w:line="360" w:lineRule="auto"/>
        <w:jc w:val="both"/>
      </w:pPr>
      <w:r>
        <w:t>UA</w:t>
      </w:r>
      <w:r w:rsidR="008A448D">
        <w:t xml:space="preserve"> familie</w:t>
      </w:r>
      <w:r>
        <w:t>s are classifications of UA’s</w:t>
      </w:r>
      <w:r w:rsidR="008A448D">
        <w:t xml:space="preserve"> based on which features they suppo</w:t>
      </w:r>
      <w:r w:rsidR="00D76474">
        <w:t>rt. In our case this means the</w:t>
      </w:r>
      <w:r w:rsidR="008A448D">
        <w:t xml:space="preserve"> features our </w:t>
      </w:r>
      <w:proofErr w:type="spellStart"/>
      <w:r w:rsidR="008A448D">
        <w:t>HttpInterceptor</w:t>
      </w:r>
      <w:proofErr w:type="spellEnd"/>
      <w:r w:rsidR="008A448D">
        <w:t xml:space="preserve">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65422F">
      <w:pPr>
        <w:spacing w:line="360" w:lineRule="auto"/>
        <w:jc w:val="both"/>
      </w:pPr>
    </w:p>
    <w:p w14:paraId="33EA1E7D" w14:textId="77777777" w:rsidR="006A4537" w:rsidRDefault="00796B97" w:rsidP="0065422F">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1CB0AA3" w14:textId="5FA496BF" w:rsidR="00796B97" w:rsidRDefault="006A4537" w:rsidP="0065422F">
      <w:pPr>
        <w:pStyle w:val="Caption"/>
        <w:spacing w:line="360" w:lineRule="auto"/>
        <w:jc w:val="both"/>
      </w:pPr>
      <w:r>
        <w:t xml:space="preserve">Figure </w:t>
      </w:r>
      <w:fldSimple w:instr=" SEQ Figure \* ARABIC ">
        <w:r>
          <w:rPr>
            <w:noProof/>
          </w:rPr>
          <w:t>3</w:t>
        </w:r>
      </w:fldSimple>
      <w:r>
        <w:t xml:space="preserve">: Program flow when a datasource invokes </w:t>
      </w:r>
      <w:proofErr w:type="spellStart"/>
      <w:r>
        <w:t>getUAFamily</w:t>
      </w:r>
      <w:proofErr w:type="spellEnd"/>
      <w:r>
        <w:t xml:space="preserve"> in the function library extension.</w:t>
      </w:r>
    </w:p>
    <w:p w14:paraId="20CEB89B" w14:textId="77777777" w:rsidR="000A6208" w:rsidRDefault="000A6208" w:rsidP="0065422F">
      <w:pPr>
        <w:spacing w:line="360" w:lineRule="auto"/>
        <w:jc w:val="both"/>
      </w:pPr>
    </w:p>
    <w:p w14:paraId="624C45F2" w14:textId="3292F686" w:rsidR="00E916BE" w:rsidRDefault="00E916BE" w:rsidP="0065422F">
      <w:pPr>
        <w:spacing w:line="360" w:lineRule="auto"/>
        <w:jc w:val="both"/>
      </w:pPr>
      <w:r>
        <w:t xml:space="preserve">To resolve a family for the requesting UA, datasources can invoke the method called </w:t>
      </w:r>
      <w:proofErr w:type="spellStart"/>
      <w:r>
        <w:t>getUAFamily</w:t>
      </w:r>
      <w:proofErr w:type="spellEnd"/>
      <w:r>
        <w:t xml:space="preserve"> in the Dete</w:t>
      </w:r>
      <w:r w:rsidR="002F35AB">
        <w:t xml:space="preserve">ctor </w:t>
      </w:r>
      <w:proofErr w:type="spellStart"/>
      <w:r w:rsidR="002F35AB">
        <w:t>FunctionLibrary</w:t>
      </w:r>
      <w:proofErr w:type="spellEnd"/>
      <w:r w:rsidR="002F35AB">
        <w:t xml:space="preserve"> </w:t>
      </w:r>
      <w:proofErr w:type="spellStart"/>
      <w:r w:rsidR="002F35AB">
        <w:t>extenstion</w:t>
      </w:r>
      <w:proofErr w:type="spellEnd"/>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traverse the nested objects of the JSON file and one to actually compare the fields to those of the UA object.</w:t>
      </w:r>
      <w:r w:rsidR="004E2BC7">
        <w:t xml:space="preserve"> These methods are not publicly accessible from datasources as they are meant to be helper functions for </w:t>
      </w:r>
      <w:proofErr w:type="spellStart"/>
      <w:r w:rsidR="004E2BC7">
        <w:t>getUAFamily</w:t>
      </w:r>
      <w:proofErr w:type="spellEnd"/>
      <w:r w:rsidR="004E2BC7">
        <w:t>.</w:t>
      </w:r>
      <w:r w:rsidR="00F16F78">
        <w:t xml:space="preserve"> 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4EB42EC0" w14:textId="77777777" w:rsidR="00E45C3D" w:rsidRDefault="00E45C3D" w:rsidP="0065422F">
      <w:pPr>
        <w:spacing w:line="360" w:lineRule="auto"/>
        <w:jc w:val="both"/>
      </w:pPr>
    </w:p>
    <w:p w14:paraId="7172677F" w14:textId="4E64A3A6" w:rsidR="00E45C3D" w:rsidRDefault="00E45C3D" w:rsidP="0065422F">
      <w:pPr>
        <w:spacing w:line="360" w:lineRule="auto"/>
        <w:jc w:val="both"/>
      </w:pPr>
      <w:r>
        <w:t xml:space="preserve">Using Jackson we get a </w:t>
      </w:r>
      <w:proofErr w:type="spellStart"/>
      <w:r>
        <w:t>JsonNode</w:t>
      </w:r>
      <w:proofErr w:type="spellEnd"/>
      <w:r>
        <w:t xml:space="preserv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The traversing algorithm</w:t>
      </w:r>
      <w:r w:rsidR="001B4161">
        <w:t xml:space="preserve">, shown in </w:t>
      </w:r>
      <w:r w:rsidR="001B4161">
        <w:fldChar w:fldCharType="begin"/>
      </w:r>
      <w:r w:rsidR="001B4161">
        <w:instrText xml:space="preserve"> REF _Ref226018320 \h </w:instrText>
      </w:r>
      <w:r w:rsidR="001B4161">
        <w:fldChar w:fldCharType="separate"/>
      </w:r>
      <w:r w:rsidR="001B4161">
        <w:t xml:space="preserve">Code Snippet </w:t>
      </w:r>
      <w:r w:rsidR="001B4161">
        <w:rPr>
          <w:noProof/>
        </w:rPr>
        <w:t>5</w:t>
      </w:r>
      <w:r w:rsidR="001B4161">
        <w:fldChar w:fldCharType="end"/>
      </w:r>
      <w:r w:rsidR="001B4161">
        <w:t>,</w:t>
      </w:r>
      <w:r w:rsidR="00F508D6">
        <w:t xml:space="preserve"> also has to keep track of </w:t>
      </w:r>
      <w:r w:rsidR="005425D4">
        <w:t>the number of matches found</w:t>
      </w:r>
      <w:r w:rsidR="00F508D6">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2B3986E0" w14:textId="3127C22C" w:rsidR="00962B3B" w:rsidRDefault="00587648" w:rsidP="0065422F">
      <w:pPr>
        <w:spacing w:line="360" w:lineRule="auto"/>
        <w:jc w:val="both"/>
      </w:pPr>
      <w:r>
        <w:rPr>
          <w:noProof/>
        </w:rPr>
        <mc:AlternateContent>
          <mc:Choice Requires="wpg">
            <w:drawing>
              <wp:anchor distT="0" distB="0" distL="114300" distR="114300" simplePos="0" relativeHeight="251673600" behindDoc="0" locked="0" layoutInCell="1" allowOverlap="1" wp14:anchorId="5D50E6F4" wp14:editId="04CBA89B">
                <wp:simplePos x="0" y="0"/>
                <wp:positionH relativeFrom="column">
                  <wp:posOffset>-373380</wp:posOffset>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EB43CD" w:rsidRDefault="00EB43CD" w:rsidP="00587648">
                              <w:pPr>
                                <w:pStyle w:val="Caption"/>
                                <w:rPr>
                                  <w:noProof/>
                                </w:rPr>
                              </w:pPr>
                              <w:bookmarkStart w:id="1" w:name="_Ref226018320"/>
                              <w:r>
                                <w:t xml:space="preserve">Code Snippet </w:t>
                              </w:r>
                              <w:fldSimple w:instr=" SEQ Code_Snippet \* ARABIC ">
                                <w:r>
                                  <w:rPr>
                                    <w:noProof/>
                                  </w:rPr>
                                  <w:t>5</w:t>
                                </w:r>
                              </w:fldSimple>
                              <w:bookmarkEnd w:id="1"/>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41" style="position:absolute;left:0;text-align:left;margin-left:-29.35pt;margin-top:-22.2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EgvT8jiAAAACwEAAA8AAABkcnMv&#10;ZG93bnJldi54bWxMj8tOwzAQRfdI/IM1SOxax5CkJcSpqgpYVUi0SFV3bjxNosZ2FLtJ+vcMK9jN&#10;4+jOmXw1mZYN2PvGWQliHgFDWzrd2ErC9/59tgTmg7Jatc6ihBt6WBX3d7nKtBvtFw67UDEKsT5T&#10;EuoQuoxzX9ZolJ+7Di3tzq43KlDbV1z3aqRw0/KnKEq5UY2lC7XqcFNjedldjYSPUY3rZ/E2bC/n&#10;ze24Tz4PW4FSPj5M61dgAafwB8OvPqlDQU4nd7Xas1bCLFkuCKUijmNgRLykgiYnCckiFcCLnP//&#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SC9PyOIAAAALAQAADwAAAAAAAAAA&#10;AAAAAADhBQAAZHJzL2Rvd25yZXYueG1sUEsFBgAAAAAEAAQA8wAAAPAGAAAAAA==&#10;">
                <v:shape id="Text Box 16" o:spid="_x0000_s1042"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43"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EB43CD" w:rsidRDefault="00EB43CD" w:rsidP="00587648">
                        <w:pPr>
                          <w:pStyle w:val="Caption"/>
                          <w:rPr>
                            <w:noProof/>
                          </w:rPr>
                        </w:pPr>
                        <w:bookmarkStart w:id="2" w:name="_Ref226018320"/>
                        <w:r>
                          <w:t xml:space="preserve">Code Snippet </w:t>
                        </w:r>
                        <w:fldSimple w:instr=" SEQ Code_Snippet \* ARABIC ">
                          <w:r>
                            <w:rPr>
                              <w:noProof/>
                            </w:rPr>
                            <w:t>5</w:t>
                          </w:r>
                        </w:fldSimple>
                        <w:bookmarkEnd w:id="2"/>
                        <w:r>
                          <w:t>: The recursive method used for calculating the number of matches in a given UA family definition.</w:t>
                        </w:r>
                      </w:p>
                    </w:txbxContent>
                  </v:textbox>
                </v:shape>
                <w10:wrap type="through"/>
              </v:group>
            </w:pict>
          </mc:Fallback>
        </mc:AlternateContent>
      </w:r>
    </w:p>
    <w:p w14:paraId="58F7FED7" w14:textId="3484BFB8" w:rsidR="00962B3B" w:rsidRDefault="00962B3B" w:rsidP="0065422F">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65422F">
      <w:pPr>
        <w:pStyle w:val="Heading1"/>
        <w:spacing w:line="360" w:lineRule="auto"/>
        <w:jc w:val="both"/>
      </w:pPr>
      <w:r>
        <w:t>Summary</w:t>
      </w:r>
    </w:p>
    <w:p w14:paraId="64E02C36" w14:textId="77777777" w:rsidR="00D976CD" w:rsidRDefault="00085FCE" w:rsidP="0065422F">
      <w:pPr>
        <w:spacing w:line="360" w:lineRule="auto"/>
        <w:jc w:val="both"/>
      </w:pPr>
      <w:r>
        <w:t>In this chapter we have looked at</w:t>
      </w:r>
      <w:r w:rsidR="003E7873">
        <w:t xml:space="preserve"> the</w:t>
      </w:r>
      <w:r>
        <w:t xml:space="preserve"> Enonic CMS</w:t>
      </w:r>
      <w:r w:rsidR="003E7873">
        <w:t xml:space="preserve"> and how it supports the development of plugins. We have</w:t>
      </w:r>
      <w:r w:rsidR="00A45D45">
        <w:t xml:space="preserve"> described the</w:t>
      </w:r>
      <w:r w:rsidR="003E7873">
        <w:t xml:space="preserve"> </w:t>
      </w:r>
      <w:r>
        <w:t>implementation of the Detecto</w:t>
      </w:r>
      <w:r w:rsidR="00A45D45">
        <w:t xml:space="preserve">r system as a plugin for Enonic. Finally we </w:t>
      </w:r>
      <w:r w:rsidR="000E33AB">
        <w:t xml:space="preserve">presented how the plugin intercepts HTTP requests to do its device- and feature-detection, </w:t>
      </w:r>
      <w:r w:rsidR="00070A26">
        <w:t xml:space="preserve">how this data is persisted, as well as </w:t>
      </w:r>
      <w:r w:rsidR="00F60A59">
        <w:t>how we have implemented a function librar</w:t>
      </w:r>
      <w:r w:rsidR="00AB5761">
        <w:t>y for the CMS to retrieve it</w:t>
      </w:r>
      <w:r w:rsidR="00F60A59">
        <w:t>.</w:t>
      </w:r>
    </w:p>
    <w:p w14:paraId="095544D9" w14:textId="77777777" w:rsidR="001731C8" w:rsidRDefault="001731C8" w:rsidP="0065422F">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1AA47DA3" w14:textId="15B2D9AB" w:rsidR="00D976CD" w:rsidRDefault="00AE481A" w:rsidP="0065422F">
      <w:pPr>
        <w:pStyle w:val="Heading1"/>
        <w:spacing w:line="360" w:lineRule="auto"/>
        <w:jc w:val="both"/>
      </w:pPr>
      <w:r>
        <w:t>Bibliography</w:t>
      </w:r>
    </w:p>
    <w:p w14:paraId="3E518D07" w14:textId="77777777" w:rsidR="00AE481A" w:rsidRPr="00AE481A" w:rsidRDefault="00AE481A" w:rsidP="0065422F">
      <w:pPr>
        <w:spacing w:line="360" w:lineRule="auto"/>
        <w:jc w:val="both"/>
      </w:pPr>
    </w:p>
    <w:p w14:paraId="7E0BD45D" w14:textId="77777777" w:rsidR="00C67397" w:rsidRPr="00C67397" w:rsidRDefault="00D976CD" w:rsidP="0065422F">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3" w:name="_ENREF_1"/>
      <w:r w:rsidR="00C67397" w:rsidRPr="00C67397">
        <w:rPr>
          <w:rFonts w:ascii="Cambria" w:hAnsi="Cambria"/>
          <w:noProof/>
        </w:rPr>
        <w:t>[1]</w:t>
      </w:r>
      <w:r w:rsidR="00C67397" w:rsidRPr="00C67397">
        <w:rPr>
          <w:rFonts w:ascii="Cambria" w:hAnsi="Cambria"/>
          <w:noProof/>
        </w:rPr>
        <w:tab/>
        <w:t xml:space="preserve">Enonic. (2013). </w:t>
      </w:r>
      <w:r w:rsidR="00C67397" w:rsidRPr="00C67397">
        <w:rPr>
          <w:rFonts w:ascii="Cambria" w:hAnsi="Cambria"/>
          <w:i/>
          <w:noProof/>
        </w:rPr>
        <w:t>Enonic CMS - Step into control</w:t>
      </w:r>
      <w:r w:rsidR="00C67397" w:rsidRPr="00C67397">
        <w:rPr>
          <w:rFonts w:ascii="Cambria" w:hAnsi="Cambria"/>
          <w:noProof/>
        </w:rPr>
        <w:t>. Available: https://enonic.com/en/home/enonic-cms</w:t>
      </w:r>
      <w:bookmarkEnd w:id="3"/>
    </w:p>
    <w:p w14:paraId="5137AEC2" w14:textId="77777777" w:rsidR="00C67397" w:rsidRPr="00C67397" w:rsidRDefault="00C67397" w:rsidP="0065422F">
      <w:pPr>
        <w:spacing w:line="360" w:lineRule="auto"/>
        <w:ind w:left="720" w:hanging="720"/>
        <w:jc w:val="both"/>
        <w:rPr>
          <w:rFonts w:ascii="Cambria" w:hAnsi="Cambria"/>
          <w:noProof/>
        </w:rPr>
      </w:pPr>
      <w:bookmarkStart w:id="4" w:name="_ENREF_2"/>
      <w:r w:rsidRPr="00C67397">
        <w:rPr>
          <w:rFonts w:ascii="Cambria" w:hAnsi="Cambria"/>
          <w:noProof/>
        </w:rPr>
        <w:t>[2]</w:t>
      </w:r>
      <w:r w:rsidRPr="00C67397">
        <w:rPr>
          <w:rFonts w:ascii="Cambria" w:hAnsi="Cambria"/>
          <w:noProof/>
        </w:rPr>
        <w:tab/>
        <w:t xml:space="preserve">Enonic. (2013). </w:t>
      </w:r>
      <w:r w:rsidRPr="00C67397">
        <w:rPr>
          <w:rFonts w:ascii="Cambria" w:hAnsi="Cambria"/>
          <w:i/>
          <w:noProof/>
        </w:rPr>
        <w:t>Listen to our customers</w:t>
      </w:r>
      <w:r w:rsidRPr="00C67397">
        <w:rPr>
          <w:rFonts w:ascii="Cambria" w:hAnsi="Cambria"/>
          <w:noProof/>
        </w:rPr>
        <w:t>. Available: https://enonic.com/en/home/reference-customers</w:t>
      </w:r>
      <w:bookmarkEnd w:id="4"/>
    </w:p>
    <w:p w14:paraId="64CEAE56" w14:textId="77777777" w:rsidR="00C67397" w:rsidRPr="00C67397" w:rsidRDefault="00C67397" w:rsidP="0065422F">
      <w:pPr>
        <w:spacing w:line="360" w:lineRule="auto"/>
        <w:ind w:left="720" w:hanging="720"/>
        <w:jc w:val="both"/>
        <w:rPr>
          <w:rFonts w:ascii="Cambria" w:hAnsi="Cambria"/>
          <w:noProof/>
        </w:rPr>
      </w:pPr>
      <w:bookmarkStart w:id="5" w:name="_ENREF_3"/>
      <w:r w:rsidRPr="00C67397">
        <w:rPr>
          <w:rFonts w:ascii="Cambria" w:hAnsi="Cambria"/>
          <w:noProof/>
        </w:rPr>
        <w:t>[3]</w:t>
      </w:r>
      <w:r w:rsidRPr="00C67397">
        <w:rPr>
          <w:rFonts w:ascii="Cambria" w:hAnsi="Cambria"/>
          <w:noProof/>
        </w:rPr>
        <w:tab/>
        <w:t xml:space="preserve">Enonic. (2013). </w:t>
      </w:r>
      <w:r w:rsidRPr="00C67397">
        <w:rPr>
          <w:rFonts w:ascii="Cambria" w:hAnsi="Cambria"/>
          <w:i/>
          <w:noProof/>
        </w:rPr>
        <w:t>Enonic CMS product comparison</w:t>
      </w:r>
      <w:r w:rsidRPr="00C67397">
        <w:rPr>
          <w:rFonts w:ascii="Cambria" w:hAnsi="Cambria"/>
          <w:noProof/>
        </w:rPr>
        <w:t>. Available: https://enonic.com/en/home/enonic-cms/product-comparison</w:t>
      </w:r>
      <w:bookmarkEnd w:id="5"/>
    </w:p>
    <w:p w14:paraId="568A2366" w14:textId="77777777" w:rsidR="00C67397" w:rsidRPr="00C67397" w:rsidRDefault="00C67397" w:rsidP="0065422F">
      <w:pPr>
        <w:spacing w:line="360" w:lineRule="auto"/>
        <w:ind w:left="720" w:hanging="720"/>
        <w:jc w:val="both"/>
        <w:rPr>
          <w:rFonts w:ascii="Cambria" w:hAnsi="Cambria"/>
          <w:noProof/>
        </w:rPr>
      </w:pPr>
      <w:bookmarkStart w:id="6" w:name="_ENREF_4"/>
      <w:r w:rsidRPr="00C67397">
        <w:rPr>
          <w:rFonts w:ascii="Cambria" w:hAnsi="Cambria"/>
          <w:noProof/>
        </w:rPr>
        <w:t>[4]</w:t>
      </w:r>
      <w:r w:rsidRPr="00C67397">
        <w:rPr>
          <w:rFonts w:ascii="Cambria" w:hAnsi="Cambria"/>
          <w:noProof/>
        </w:rPr>
        <w:tab/>
        <w:t xml:space="preserve">Enonic. (2013). </w:t>
      </w:r>
      <w:r w:rsidRPr="00C67397">
        <w:rPr>
          <w:rFonts w:ascii="Cambria" w:hAnsi="Cambria"/>
          <w:i/>
          <w:noProof/>
        </w:rPr>
        <w:t>Datasources</w:t>
      </w:r>
      <w:r w:rsidRPr="00C67397">
        <w:rPr>
          <w:rFonts w:ascii="Cambria" w:hAnsi="Cambria"/>
          <w:noProof/>
        </w:rPr>
        <w:t>. Available: https://enonic.com/en/docs/enonic-cms-47?page=Datasources</w:t>
      </w:r>
      <w:bookmarkEnd w:id="6"/>
    </w:p>
    <w:p w14:paraId="02593299" w14:textId="77777777" w:rsidR="00C67397" w:rsidRPr="00C67397" w:rsidRDefault="00C67397" w:rsidP="0065422F">
      <w:pPr>
        <w:spacing w:line="360" w:lineRule="auto"/>
        <w:ind w:left="720" w:hanging="720"/>
        <w:jc w:val="both"/>
        <w:rPr>
          <w:rFonts w:ascii="Cambria" w:hAnsi="Cambria"/>
          <w:noProof/>
        </w:rPr>
      </w:pPr>
      <w:bookmarkStart w:id="7" w:name="_ENREF_5"/>
      <w:r w:rsidRPr="00C67397">
        <w:rPr>
          <w:rFonts w:ascii="Cambria" w:hAnsi="Cambria"/>
          <w:noProof/>
        </w:rPr>
        <w:t>[5]</w:t>
      </w:r>
      <w:r w:rsidRPr="00C67397">
        <w:rPr>
          <w:rFonts w:ascii="Cambria" w:hAnsi="Cambria"/>
          <w:noProof/>
        </w:rPr>
        <w:tab/>
        <w:t xml:space="preserve">Enonic. (2013). </w:t>
      </w:r>
      <w:r w:rsidRPr="00C67397">
        <w:rPr>
          <w:rFonts w:ascii="Cambria" w:hAnsi="Cambria"/>
          <w:i/>
          <w:noProof/>
        </w:rPr>
        <w:t>Device Classification</w:t>
      </w:r>
      <w:r w:rsidRPr="00C67397">
        <w:rPr>
          <w:rFonts w:ascii="Cambria" w:hAnsi="Cambria"/>
          <w:noProof/>
        </w:rPr>
        <w:t>. Available: https://enonic.com/en/docs/enonic-cms-47?page=Device+Classification</w:t>
      </w:r>
      <w:bookmarkEnd w:id="7"/>
    </w:p>
    <w:p w14:paraId="4062F56D" w14:textId="77777777" w:rsidR="00C67397" w:rsidRPr="00C67397" w:rsidRDefault="00C67397" w:rsidP="0065422F">
      <w:pPr>
        <w:spacing w:line="360" w:lineRule="auto"/>
        <w:ind w:left="720" w:hanging="720"/>
        <w:jc w:val="both"/>
        <w:rPr>
          <w:rFonts w:ascii="Cambria" w:hAnsi="Cambria"/>
          <w:noProof/>
        </w:rPr>
      </w:pPr>
      <w:bookmarkStart w:id="8" w:name="_ENREF_6"/>
      <w:r w:rsidRPr="00C67397">
        <w:rPr>
          <w:rFonts w:ascii="Cambria" w:hAnsi="Cambria"/>
          <w:noProof/>
        </w:rPr>
        <w:t>[6]</w:t>
      </w:r>
      <w:r w:rsidRPr="00C67397">
        <w:rPr>
          <w:rFonts w:ascii="Cambria" w:hAnsi="Cambria"/>
          <w:noProof/>
        </w:rPr>
        <w:tab/>
        <w:t xml:space="preserve">Enonic. (2013). </w:t>
      </w:r>
      <w:r w:rsidRPr="00C67397">
        <w:rPr>
          <w:rFonts w:ascii="Cambria" w:hAnsi="Cambria"/>
          <w:i/>
          <w:noProof/>
        </w:rPr>
        <w:t>Plugin Overview</w:t>
      </w:r>
      <w:r w:rsidRPr="00C67397">
        <w:rPr>
          <w:rFonts w:ascii="Cambria" w:hAnsi="Cambria"/>
          <w:noProof/>
        </w:rPr>
        <w:t>. Available: https://enonic.com/en/docs/enonic-cms-47?page=Plugin+Overview</w:t>
      </w:r>
      <w:bookmarkEnd w:id="8"/>
    </w:p>
    <w:p w14:paraId="07919D41" w14:textId="162AA12D" w:rsidR="00C67397" w:rsidRPr="00C67397" w:rsidRDefault="00C67397" w:rsidP="0065422F">
      <w:pPr>
        <w:spacing w:line="360" w:lineRule="auto"/>
        <w:ind w:left="720" w:hanging="720"/>
        <w:jc w:val="both"/>
        <w:rPr>
          <w:rFonts w:ascii="Cambria" w:hAnsi="Cambria"/>
          <w:noProof/>
        </w:rPr>
      </w:pPr>
      <w:bookmarkStart w:id="9" w:name="_ENREF_7"/>
      <w:r w:rsidRPr="00C67397">
        <w:rPr>
          <w:rFonts w:ascii="Cambria" w:hAnsi="Cambria"/>
          <w:noProof/>
        </w:rPr>
        <w:t>[7]</w:t>
      </w:r>
      <w:r w:rsidRPr="00C67397">
        <w:rPr>
          <w:rFonts w:ascii="Cambria" w:hAnsi="Cambria"/>
          <w:noProof/>
        </w:rPr>
        <w:tab/>
        <w:t xml:space="preserve">10gen. (2013). </w:t>
      </w:r>
      <w:r w:rsidRPr="00C67397">
        <w:rPr>
          <w:rFonts w:ascii="Cambria" w:hAnsi="Cambria"/>
          <w:i/>
          <w:noProof/>
        </w:rPr>
        <w:t>Data Modeling Considerations for MongoDB Applications</w:t>
      </w:r>
      <w:r w:rsidRPr="00C67397">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r>
      <w:r>
        <w:rPr>
          <w:rFonts w:ascii="Cambria" w:hAnsi="Cambria"/>
          <w:noProof/>
        </w:rPr>
        <w:fldChar w:fldCharType="separate"/>
      </w:r>
      <w:r w:rsidRPr="00C67397">
        <w:rPr>
          <w:rStyle w:val="Hyperlink"/>
          <w:noProof/>
        </w:rPr>
        <w:t>http://docs.mongodb.org/manual/core/data-modeling/</w:t>
      </w:r>
      <w:r>
        <w:rPr>
          <w:rFonts w:ascii="Cambria" w:hAnsi="Cambria"/>
          <w:noProof/>
        </w:rPr>
        <w:fldChar w:fldCharType="end"/>
      </w:r>
    </w:p>
    <w:p w14:paraId="5A438CA8" w14:textId="6D45F3E5" w:rsidR="00C67397" w:rsidRPr="00C67397" w:rsidRDefault="00C67397" w:rsidP="0065422F">
      <w:pPr>
        <w:spacing w:line="360" w:lineRule="auto"/>
        <w:ind w:left="720" w:hanging="720"/>
        <w:jc w:val="both"/>
        <w:rPr>
          <w:rFonts w:ascii="Cambria" w:hAnsi="Cambria"/>
          <w:noProof/>
        </w:rPr>
      </w:pPr>
      <w:bookmarkStart w:id="10" w:name="_ENREF_8"/>
      <w:r w:rsidRPr="00C67397">
        <w:rPr>
          <w:rFonts w:ascii="Cambria" w:hAnsi="Cambria"/>
          <w:noProof/>
        </w:rPr>
        <w:t>[8]</w:t>
      </w:r>
      <w:r w:rsidRPr="00C67397">
        <w:rPr>
          <w:rFonts w:ascii="Cambria" w:hAnsi="Cambria"/>
          <w:noProof/>
        </w:rPr>
        <w:tab/>
        <w:t xml:space="preserve">Oracle. (2002). </w:t>
      </w:r>
      <w:r w:rsidRPr="00C67397">
        <w:rPr>
          <w:rFonts w:ascii="Cambria" w:hAnsi="Cambria"/>
          <w:i/>
          <w:noProof/>
        </w:rPr>
        <w:t>Core J2EE Patterns - Data Access Object</w:t>
      </w:r>
      <w:r w:rsidRPr="00C67397">
        <w:rPr>
          <w:rFonts w:ascii="Cambria" w:hAnsi="Cambria"/>
          <w:noProof/>
        </w:rPr>
        <w:t xml:space="preserve">. Available: </w:t>
      </w:r>
      <w:bookmarkEnd w:id="10"/>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C67397">
        <w:rPr>
          <w:rStyle w:val="Hyperlink"/>
          <w:noProof/>
        </w:rPr>
        <w:t>http://www.oracle.com/technetwork/java/dataaccessobject-138824.html</w:t>
      </w:r>
      <w:r>
        <w:rPr>
          <w:rFonts w:ascii="Cambria" w:hAnsi="Cambria"/>
          <w:noProof/>
        </w:rPr>
        <w:fldChar w:fldCharType="end"/>
      </w:r>
    </w:p>
    <w:p w14:paraId="28F46CF1" w14:textId="61C719F8" w:rsidR="00C67397" w:rsidRPr="00C67397" w:rsidRDefault="00C67397" w:rsidP="0065422F">
      <w:pPr>
        <w:spacing w:line="360" w:lineRule="auto"/>
        <w:ind w:left="720" w:hanging="720"/>
        <w:jc w:val="both"/>
        <w:rPr>
          <w:rFonts w:ascii="Cambria" w:hAnsi="Cambria"/>
          <w:noProof/>
        </w:rPr>
      </w:pPr>
      <w:bookmarkStart w:id="11" w:name="_ENREF_9"/>
      <w:r w:rsidRPr="00C67397">
        <w:rPr>
          <w:rFonts w:ascii="Cambria" w:hAnsi="Cambria"/>
          <w:noProof/>
        </w:rPr>
        <w:t>[9]</w:t>
      </w:r>
      <w:r w:rsidRPr="00C67397">
        <w:rPr>
          <w:rFonts w:ascii="Cambria" w:hAnsi="Cambria"/>
          <w:noProof/>
        </w:rPr>
        <w:tab/>
        <w:t xml:space="preserve">A. Barth. (2011). </w:t>
      </w:r>
      <w:r w:rsidRPr="00C67397">
        <w:rPr>
          <w:rFonts w:ascii="Cambria" w:hAnsi="Cambria"/>
          <w:i/>
          <w:noProof/>
        </w:rPr>
        <w:t>HTTP State Management Mechanism</w:t>
      </w:r>
      <w:r w:rsidRPr="00C67397">
        <w:rPr>
          <w:rFonts w:ascii="Cambria" w:hAnsi="Cambria"/>
          <w:noProof/>
        </w:rPr>
        <w:t xml:space="preserve">. Available: </w:t>
      </w:r>
      <w:bookmarkEnd w:id="11"/>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r>
      <w:r>
        <w:rPr>
          <w:rFonts w:ascii="Cambria" w:hAnsi="Cambria"/>
          <w:noProof/>
        </w:rPr>
        <w:fldChar w:fldCharType="separate"/>
      </w:r>
      <w:r w:rsidRPr="00C67397">
        <w:rPr>
          <w:rStyle w:val="Hyperlink"/>
          <w:noProof/>
        </w:rPr>
        <w:t>http://tools.ietf.org/html/rfc6265</w:t>
      </w:r>
      <w:r>
        <w:rPr>
          <w:rFonts w:ascii="Cambria" w:hAnsi="Cambria"/>
          <w:noProof/>
        </w:rPr>
        <w:fldChar w:fldCharType="end"/>
      </w:r>
    </w:p>
    <w:p w14:paraId="14F13531" w14:textId="52D0A26F" w:rsidR="00C67397" w:rsidRDefault="00C67397" w:rsidP="0065422F">
      <w:pPr>
        <w:spacing w:line="360" w:lineRule="auto"/>
        <w:jc w:val="both"/>
        <w:rPr>
          <w:rFonts w:ascii="Cambria" w:hAnsi="Cambria"/>
          <w:noProof/>
        </w:rPr>
      </w:pPr>
    </w:p>
    <w:p w14:paraId="72339CC4" w14:textId="4F5898F8" w:rsidR="00085FCE" w:rsidRPr="00085FCE" w:rsidRDefault="00D976CD" w:rsidP="0065422F">
      <w:pPr>
        <w:spacing w:line="360" w:lineRule="auto"/>
        <w:jc w:val="both"/>
      </w:pPr>
      <w:r>
        <w:fldChar w:fldCharType="end"/>
      </w:r>
      <w:bookmarkStart w:id="12" w:name="_GoBack"/>
      <w:bookmarkEnd w:id="12"/>
    </w:p>
    <w:sectPr w:rsidR="00085FCE" w:rsidRPr="00085FCE" w:rsidSect="00CF598D">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item&gt;36&lt;/item&gt;&lt;item&gt;37&lt;/item&gt;&lt;item&gt;38&lt;/item&gt;&lt;/record-ids&gt;&lt;/item&gt;&lt;/Libraries&gt;"/>
  </w:docVars>
  <w:rsids>
    <w:rsidRoot w:val="00C62110"/>
    <w:rsid w:val="00004C9B"/>
    <w:rsid w:val="00005108"/>
    <w:rsid w:val="000058B0"/>
    <w:rsid w:val="00006A07"/>
    <w:rsid w:val="00010296"/>
    <w:rsid w:val="00010FBD"/>
    <w:rsid w:val="000122AB"/>
    <w:rsid w:val="000153A1"/>
    <w:rsid w:val="00022E03"/>
    <w:rsid w:val="000319B5"/>
    <w:rsid w:val="00033D30"/>
    <w:rsid w:val="000350F2"/>
    <w:rsid w:val="00037467"/>
    <w:rsid w:val="00042F63"/>
    <w:rsid w:val="0004557C"/>
    <w:rsid w:val="00046C26"/>
    <w:rsid w:val="00051666"/>
    <w:rsid w:val="0005253B"/>
    <w:rsid w:val="000530B8"/>
    <w:rsid w:val="00054F40"/>
    <w:rsid w:val="00057FBC"/>
    <w:rsid w:val="000616FB"/>
    <w:rsid w:val="000677D3"/>
    <w:rsid w:val="00070A26"/>
    <w:rsid w:val="000725CC"/>
    <w:rsid w:val="000834C2"/>
    <w:rsid w:val="000843EC"/>
    <w:rsid w:val="00084B01"/>
    <w:rsid w:val="00085FCE"/>
    <w:rsid w:val="00087AE0"/>
    <w:rsid w:val="000A0344"/>
    <w:rsid w:val="000A51B4"/>
    <w:rsid w:val="000A6208"/>
    <w:rsid w:val="000B03F0"/>
    <w:rsid w:val="000B4CF2"/>
    <w:rsid w:val="000C03F5"/>
    <w:rsid w:val="000D7B3E"/>
    <w:rsid w:val="000E0258"/>
    <w:rsid w:val="000E33AB"/>
    <w:rsid w:val="000F1B70"/>
    <w:rsid w:val="000F22CC"/>
    <w:rsid w:val="000F68FA"/>
    <w:rsid w:val="00104931"/>
    <w:rsid w:val="00104ED1"/>
    <w:rsid w:val="001102E7"/>
    <w:rsid w:val="001115A7"/>
    <w:rsid w:val="0011567A"/>
    <w:rsid w:val="0011722D"/>
    <w:rsid w:val="00124E10"/>
    <w:rsid w:val="00126D66"/>
    <w:rsid w:val="0013330A"/>
    <w:rsid w:val="00135056"/>
    <w:rsid w:val="001405A9"/>
    <w:rsid w:val="00142B25"/>
    <w:rsid w:val="00153CDB"/>
    <w:rsid w:val="00156703"/>
    <w:rsid w:val="00160F07"/>
    <w:rsid w:val="00161766"/>
    <w:rsid w:val="001621A4"/>
    <w:rsid w:val="001640C7"/>
    <w:rsid w:val="001652C9"/>
    <w:rsid w:val="00171258"/>
    <w:rsid w:val="001728F5"/>
    <w:rsid w:val="001731C8"/>
    <w:rsid w:val="00183CCC"/>
    <w:rsid w:val="00186C64"/>
    <w:rsid w:val="001A4069"/>
    <w:rsid w:val="001B3FC8"/>
    <w:rsid w:val="001B4161"/>
    <w:rsid w:val="001B48D5"/>
    <w:rsid w:val="001B4932"/>
    <w:rsid w:val="001B70FA"/>
    <w:rsid w:val="001C679C"/>
    <w:rsid w:val="001D37A3"/>
    <w:rsid w:val="001D601C"/>
    <w:rsid w:val="001E1427"/>
    <w:rsid w:val="001E487C"/>
    <w:rsid w:val="001F0705"/>
    <w:rsid w:val="001F1FDE"/>
    <w:rsid w:val="001F28AD"/>
    <w:rsid w:val="001F30FF"/>
    <w:rsid w:val="001F3AB9"/>
    <w:rsid w:val="0020164F"/>
    <w:rsid w:val="00201EB0"/>
    <w:rsid w:val="0020398A"/>
    <w:rsid w:val="00211063"/>
    <w:rsid w:val="00211C6F"/>
    <w:rsid w:val="0021304A"/>
    <w:rsid w:val="002200BD"/>
    <w:rsid w:val="0022331F"/>
    <w:rsid w:val="0022563E"/>
    <w:rsid w:val="002262A7"/>
    <w:rsid w:val="002302DA"/>
    <w:rsid w:val="002311BA"/>
    <w:rsid w:val="00236003"/>
    <w:rsid w:val="00236E67"/>
    <w:rsid w:val="00243754"/>
    <w:rsid w:val="00244073"/>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A69C4"/>
    <w:rsid w:val="002A7574"/>
    <w:rsid w:val="002B3F0A"/>
    <w:rsid w:val="002B4341"/>
    <w:rsid w:val="002B6EE8"/>
    <w:rsid w:val="002B760B"/>
    <w:rsid w:val="002C0915"/>
    <w:rsid w:val="002C27F3"/>
    <w:rsid w:val="002C2CBA"/>
    <w:rsid w:val="002C355D"/>
    <w:rsid w:val="002C7770"/>
    <w:rsid w:val="002D222E"/>
    <w:rsid w:val="002D226C"/>
    <w:rsid w:val="002D3CCD"/>
    <w:rsid w:val="002D4374"/>
    <w:rsid w:val="002E2028"/>
    <w:rsid w:val="002E6A2B"/>
    <w:rsid w:val="002F35AB"/>
    <w:rsid w:val="00302EED"/>
    <w:rsid w:val="0030365A"/>
    <w:rsid w:val="00303BA0"/>
    <w:rsid w:val="00306A0F"/>
    <w:rsid w:val="00311710"/>
    <w:rsid w:val="00311B03"/>
    <w:rsid w:val="003139B6"/>
    <w:rsid w:val="00314C3F"/>
    <w:rsid w:val="0031500B"/>
    <w:rsid w:val="00315FED"/>
    <w:rsid w:val="00327356"/>
    <w:rsid w:val="00333B96"/>
    <w:rsid w:val="00335532"/>
    <w:rsid w:val="003407F3"/>
    <w:rsid w:val="003409E0"/>
    <w:rsid w:val="0034106D"/>
    <w:rsid w:val="00343349"/>
    <w:rsid w:val="00345AC7"/>
    <w:rsid w:val="00352C83"/>
    <w:rsid w:val="00354C61"/>
    <w:rsid w:val="00355AB2"/>
    <w:rsid w:val="003574F9"/>
    <w:rsid w:val="003612BE"/>
    <w:rsid w:val="00361E42"/>
    <w:rsid w:val="0037114F"/>
    <w:rsid w:val="0037368E"/>
    <w:rsid w:val="0037503F"/>
    <w:rsid w:val="00375362"/>
    <w:rsid w:val="00376797"/>
    <w:rsid w:val="0038613C"/>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638C"/>
    <w:rsid w:val="00411308"/>
    <w:rsid w:val="00415304"/>
    <w:rsid w:val="00422721"/>
    <w:rsid w:val="00423BD6"/>
    <w:rsid w:val="00426D81"/>
    <w:rsid w:val="004303CB"/>
    <w:rsid w:val="0043207B"/>
    <w:rsid w:val="00437B3F"/>
    <w:rsid w:val="00442336"/>
    <w:rsid w:val="00442815"/>
    <w:rsid w:val="00455CB6"/>
    <w:rsid w:val="00455E10"/>
    <w:rsid w:val="00456265"/>
    <w:rsid w:val="00463493"/>
    <w:rsid w:val="004661BD"/>
    <w:rsid w:val="004663C9"/>
    <w:rsid w:val="00467E02"/>
    <w:rsid w:val="0047014E"/>
    <w:rsid w:val="00470698"/>
    <w:rsid w:val="00474003"/>
    <w:rsid w:val="00476435"/>
    <w:rsid w:val="004853E6"/>
    <w:rsid w:val="004926A7"/>
    <w:rsid w:val="004931DE"/>
    <w:rsid w:val="004A3CA1"/>
    <w:rsid w:val="004A78E2"/>
    <w:rsid w:val="004B112D"/>
    <w:rsid w:val="004B6378"/>
    <w:rsid w:val="004C0B95"/>
    <w:rsid w:val="004C29DC"/>
    <w:rsid w:val="004C4C6C"/>
    <w:rsid w:val="004D5160"/>
    <w:rsid w:val="004E2BC7"/>
    <w:rsid w:val="004F374D"/>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FA1"/>
    <w:rsid w:val="0056319A"/>
    <w:rsid w:val="0056433F"/>
    <w:rsid w:val="00576F45"/>
    <w:rsid w:val="00587648"/>
    <w:rsid w:val="005916DD"/>
    <w:rsid w:val="005924E5"/>
    <w:rsid w:val="005979E4"/>
    <w:rsid w:val="005B5A1E"/>
    <w:rsid w:val="005C16FD"/>
    <w:rsid w:val="005C48BF"/>
    <w:rsid w:val="005E0395"/>
    <w:rsid w:val="005E7D05"/>
    <w:rsid w:val="005F2292"/>
    <w:rsid w:val="005F313B"/>
    <w:rsid w:val="005F3A1E"/>
    <w:rsid w:val="00625940"/>
    <w:rsid w:val="00630779"/>
    <w:rsid w:val="00631367"/>
    <w:rsid w:val="00631DBA"/>
    <w:rsid w:val="00632099"/>
    <w:rsid w:val="00632322"/>
    <w:rsid w:val="00634595"/>
    <w:rsid w:val="00635B55"/>
    <w:rsid w:val="00636AE2"/>
    <w:rsid w:val="006408D8"/>
    <w:rsid w:val="006410E0"/>
    <w:rsid w:val="00645211"/>
    <w:rsid w:val="0064645A"/>
    <w:rsid w:val="00646E6D"/>
    <w:rsid w:val="0065422F"/>
    <w:rsid w:val="006551C6"/>
    <w:rsid w:val="00656F79"/>
    <w:rsid w:val="00665323"/>
    <w:rsid w:val="00672AF9"/>
    <w:rsid w:val="006730A5"/>
    <w:rsid w:val="00673779"/>
    <w:rsid w:val="00683398"/>
    <w:rsid w:val="006841E3"/>
    <w:rsid w:val="00684988"/>
    <w:rsid w:val="00685F3B"/>
    <w:rsid w:val="0069077B"/>
    <w:rsid w:val="00691ABF"/>
    <w:rsid w:val="006A1042"/>
    <w:rsid w:val="006A4537"/>
    <w:rsid w:val="006A7972"/>
    <w:rsid w:val="006B2533"/>
    <w:rsid w:val="006B3C97"/>
    <w:rsid w:val="006B539D"/>
    <w:rsid w:val="006B6963"/>
    <w:rsid w:val="006B7D06"/>
    <w:rsid w:val="006C7056"/>
    <w:rsid w:val="006D4A94"/>
    <w:rsid w:val="006D6A82"/>
    <w:rsid w:val="006E3DF3"/>
    <w:rsid w:val="006F375C"/>
    <w:rsid w:val="006F542E"/>
    <w:rsid w:val="007028B7"/>
    <w:rsid w:val="007234D0"/>
    <w:rsid w:val="00724F59"/>
    <w:rsid w:val="0072729D"/>
    <w:rsid w:val="00727C1A"/>
    <w:rsid w:val="00736945"/>
    <w:rsid w:val="0074128B"/>
    <w:rsid w:val="00744712"/>
    <w:rsid w:val="00757586"/>
    <w:rsid w:val="0076294B"/>
    <w:rsid w:val="007630C5"/>
    <w:rsid w:val="00765652"/>
    <w:rsid w:val="007666B8"/>
    <w:rsid w:val="00770C1E"/>
    <w:rsid w:val="00774422"/>
    <w:rsid w:val="00774BD6"/>
    <w:rsid w:val="00780CED"/>
    <w:rsid w:val="00782069"/>
    <w:rsid w:val="007851E1"/>
    <w:rsid w:val="00795312"/>
    <w:rsid w:val="00796B97"/>
    <w:rsid w:val="00797146"/>
    <w:rsid w:val="007B1EAC"/>
    <w:rsid w:val="007B2A94"/>
    <w:rsid w:val="007B4615"/>
    <w:rsid w:val="007B76EB"/>
    <w:rsid w:val="007C30D2"/>
    <w:rsid w:val="007C5144"/>
    <w:rsid w:val="007C6055"/>
    <w:rsid w:val="007C768E"/>
    <w:rsid w:val="007D1A0A"/>
    <w:rsid w:val="007E21C4"/>
    <w:rsid w:val="007E2354"/>
    <w:rsid w:val="007E297A"/>
    <w:rsid w:val="007E4A7A"/>
    <w:rsid w:val="007E5CD3"/>
    <w:rsid w:val="007E7C98"/>
    <w:rsid w:val="007F63AF"/>
    <w:rsid w:val="008007F8"/>
    <w:rsid w:val="00801C0C"/>
    <w:rsid w:val="00801E1C"/>
    <w:rsid w:val="00811E7C"/>
    <w:rsid w:val="00813902"/>
    <w:rsid w:val="00813EBF"/>
    <w:rsid w:val="00814F2F"/>
    <w:rsid w:val="0081576C"/>
    <w:rsid w:val="00821972"/>
    <w:rsid w:val="0082220C"/>
    <w:rsid w:val="00824E37"/>
    <w:rsid w:val="00831678"/>
    <w:rsid w:val="008356A8"/>
    <w:rsid w:val="00836015"/>
    <w:rsid w:val="00844891"/>
    <w:rsid w:val="00844EBB"/>
    <w:rsid w:val="00851D9C"/>
    <w:rsid w:val="00854076"/>
    <w:rsid w:val="008570C9"/>
    <w:rsid w:val="00860DA5"/>
    <w:rsid w:val="008710E9"/>
    <w:rsid w:val="0087571C"/>
    <w:rsid w:val="008762C3"/>
    <w:rsid w:val="008770EA"/>
    <w:rsid w:val="0088577D"/>
    <w:rsid w:val="008901DE"/>
    <w:rsid w:val="00891FC0"/>
    <w:rsid w:val="008932AD"/>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5FB2"/>
    <w:rsid w:val="008D7BA9"/>
    <w:rsid w:val="008E17C3"/>
    <w:rsid w:val="008E58B3"/>
    <w:rsid w:val="008F5E8A"/>
    <w:rsid w:val="008F78A3"/>
    <w:rsid w:val="00911FB3"/>
    <w:rsid w:val="00912639"/>
    <w:rsid w:val="009156C0"/>
    <w:rsid w:val="00923593"/>
    <w:rsid w:val="00924CB1"/>
    <w:rsid w:val="00933204"/>
    <w:rsid w:val="009332C2"/>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781A"/>
    <w:rsid w:val="0099015E"/>
    <w:rsid w:val="009907A3"/>
    <w:rsid w:val="009962FA"/>
    <w:rsid w:val="009B280F"/>
    <w:rsid w:val="009B39E7"/>
    <w:rsid w:val="009B490D"/>
    <w:rsid w:val="009D0FD5"/>
    <w:rsid w:val="009E4DD7"/>
    <w:rsid w:val="009E6136"/>
    <w:rsid w:val="009F1E4F"/>
    <w:rsid w:val="009F2238"/>
    <w:rsid w:val="009F598C"/>
    <w:rsid w:val="00A00373"/>
    <w:rsid w:val="00A00715"/>
    <w:rsid w:val="00A10E90"/>
    <w:rsid w:val="00A1210B"/>
    <w:rsid w:val="00A1430B"/>
    <w:rsid w:val="00A17F4D"/>
    <w:rsid w:val="00A26BE5"/>
    <w:rsid w:val="00A314CD"/>
    <w:rsid w:val="00A340EF"/>
    <w:rsid w:val="00A34706"/>
    <w:rsid w:val="00A37A14"/>
    <w:rsid w:val="00A37E49"/>
    <w:rsid w:val="00A4055C"/>
    <w:rsid w:val="00A45D45"/>
    <w:rsid w:val="00A464DE"/>
    <w:rsid w:val="00A532AF"/>
    <w:rsid w:val="00A56966"/>
    <w:rsid w:val="00A56D91"/>
    <w:rsid w:val="00A57B82"/>
    <w:rsid w:val="00A60127"/>
    <w:rsid w:val="00A6264B"/>
    <w:rsid w:val="00A62F4E"/>
    <w:rsid w:val="00A7041C"/>
    <w:rsid w:val="00A75672"/>
    <w:rsid w:val="00A769C6"/>
    <w:rsid w:val="00A82444"/>
    <w:rsid w:val="00A82B6D"/>
    <w:rsid w:val="00A83F74"/>
    <w:rsid w:val="00A8487A"/>
    <w:rsid w:val="00A8637B"/>
    <w:rsid w:val="00A91E80"/>
    <w:rsid w:val="00A92063"/>
    <w:rsid w:val="00A92205"/>
    <w:rsid w:val="00AA1F58"/>
    <w:rsid w:val="00AA37B5"/>
    <w:rsid w:val="00AB56EB"/>
    <w:rsid w:val="00AB5761"/>
    <w:rsid w:val="00AC2AA3"/>
    <w:rsid w:val="00AC2D44"/>
    <w:rsid w:val="00AC6C47"/>
    <w:rsid w:val="00AC6EE9"/>
    <w:rsid w:val="00AD06EF"/>
    <w:rsid w:val="00AD1483"/>
    <w:rsid w:val="00AD14D4"/>
    <w:rsid w:val="00AD503B"/>
    <w:rsid w:val="00AD7D32"/>
    <w:rsid w:val="00AE3B5E"/>
    <w:rsid w:val="00AE481A"/>
    <w:rsid w:val="00AE7662"/>
    <w:rsid w:val="00AF5AE0"/>
    <w:rsid w:val="00AF6008"/>
    <w:rsid w:val="00AF72A2"/>
    <w:rsid w:val="00AF7F33"/>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6040F"/>
    <w:rsid w:val="00B615F9"/>
    <w:rsid w:val="00B64549"/>
    <w:rsid w:val="00B75A6F"/>
    <w:rsid w:val="00B76570"/>
    <w:rsid w:val="00B82551"/>
    <w:rsid w:val="00B95C9D"/>
    <w:rsid w:val="00BA0E0B"/>
    <w:rsid w:val="00BA1A90"/>
    <w:rsid w:val="00BA291B"/>
    <w:rsid w:val="00BA366E"/>
    <w:rsid w:val="00BB3038"/>
    <w:rsid w:val="00BB4FCD"/>
    <w:rsid w:val="00BB7FC3"/>
    <w:rsid w:val="00BC5B6D"/>
    <w:rsid w:val="00BD221E"/>
    <w:rsid w:val="00BD4354"/>
    <w:rsid w:val="00BD5877"/>
    <w:rsid w:val="00BD5A70"/>
    <w:rsid w:val="00BD6B9D"/>
    <w:rsid w:val="00BE0283"/>
    <w:rsid w:val="00BE2766"/>
    <w:rsid w:val="00C0023E"/>
    <w:rsid w:val="00C16500"/>
    <w:rsid w:val="00C16647"/>
    <w:rsid w:val="00C17D8A"/>
    <w:rsid w:val="00C210A9"/>
    <w:rsid w:val="00C25934"/>
    <w:rsid w:val="00C319FD"/>
    <w:rsid w:val="00C330EE"/>
    <w:rsid w:val="00C33ADF"/>
    <w:rsid w:val="00C36F6A"/>
    <w:rsid w:val="00C51802"/>
    <w:rsid w:val="00C518EF"/>
    <w:rsid w:val="00C542FB"/>
    <w:rsid w:val="00C555F8"/>
    <w:rsid w:val="00C60377"/>
    <w:rsid w:val="00C608AB"/>
    <w:rsid w:val="00C62110"/>
    <w:rsid w:val="00C66857"/>
    <w:rsid w:val="00C67397"/>
    <w:rsid w:val="00C7293B"/>
    <w:rsid w:val="00C74091"/>
    <w:rsid w:val="00C749B9"/>
    <w:rsid w:val="00C7609C"/>
    <w:rsid w:val="00C76B0F"/>
    <w:rsid w:val="00C81508"/>
    <w:rsid w:val="00C81744"/>
    <w:rsid w:val="00C81B27"/>
    <w:rsid w:val="00C85EBF"/>
    <w:rsid w:val="00C861D4"/>
    <w:rsid w:val="00CB1453"/>
    <w:rsid w:val="00CB22E1"/>
    <w:rsid w:val="00CB6787"/>
    <w:rsid w:val="00CD5A26"/>
    <w:rsid w:val="00CE2224"/>
    <w:rsid w:val="00CF117E"/>
    <w:rsid w:val="00CF182C"/>
    <w:rsid w:val="00CF1AE0"/>
    <w:rsid w:val="00CF36B7"/>
    <w:rsid w:val="00CF598D"/>
    <w:rsid w:val="00CF62F7"/>
    <w:rsid w:val="00D000B1"/>
    <w:rsid w:val="00D012FF"/>
    <w:rsid w:val="00D014F3"/>
    <w:rsid w:val="00D02C84"/>
    <w:rsid w:val="00D159F6"/>
    <w:rsid w:val="00D17D03"/>
    <w:rsid w:val="00D2009D"/>
    <w:rsid w:val="00D221EF"/>
    <w:rsid w:val="00D2286F"/>
    <w:rsid w:val="00D23854"/>
    <w:rsid w:val="00D244FB"/>
    <w:rsid w:val="00D27249"/>
    <w:rsid w:val="00D4228D"/>
    <w:rsid w:val="00D51042"/>
    <w:rsid w:val="00D52934"/>
    <w:rsid w:val="00D540AF"/>
    <w:rsid w:val="00D55B01"/>
    <w:rsid w:val="00D57AE2"/>
    <w:rsid w:val="00D62697"/>
    <w:rsid w:val="00D63438"/>
    <w:rsid w:val="00D64AEE"/>
    <w:rsid w:val="00D64B4B"/>
    <w:rsid w:val="00D663BD"/>
    <w:rsid w:val="00D71D49"/>
    <w:rsid w:val="00D742A7"/>
    <w:rsid w:val="00D7477B"/>
    <w:rsid w:val="00D76474"/>
    <w:rsid w:val="00D83BB5"/>
    <w:rsid w:val="00D85301"/>
    <w:rsid w:val="00D942E1"/>
    <w:rsid w:val="00D976CD"/>
    <w:rsid w:val="00D97F15"/>
    <w:rsid w:val="00DA5127"/>
    <w:rsid w:val="00DA5AD1"/>
    <w:rsid w:val="00DB4E93"/>
    <w:rsid w:val="00DB5429"/>
    <w:rsid w:val="00DC0C35"/>
    <w:rsid w:val="00DC7992"/>
    <w:rsid w:val="00DD4236"/>
    <w:rsid w:val="00DD5A20"/>
    <w:rsid w:val="00DD5EF0"/>
    <w:rsid w:val="00DD60B5"/>
    <w:rsid w:val="00DD7FB9"/>
    <w:rsid w:val="00DE0269"/>
    <w:rsid w:val="00DE7A70"/>
    <w:rsid w:val="00DF3452"/>
    <w:rsid w:val="00DF51FE"/>
    <w:rsid w:val="00DF6747"/>
    <w:rsid w:val="00DF74B0"/>
    <w:rsid w:val="00E0403D"/>
    <w:rsid w:val="00E04CA4"/>
    <w:rsid w:val="00E07686"/>
    <w:rsid w:val="00E116CB"/>
    <w:rsid w:val="00E1199C"/>
    <w:rsid w:val="00E13888"/>
    <w:rsid w:val="00E20325"/>
    <w:rsid w:val="00E2376A"/>
    <w:rsid w:val="00E24F9E"/>
    <w:rsid w:val="00E306CE"/>
    <w:rsid w:val="00E308D9"/>
    <w:rsid w:val="00E33232"/>
    <w:rsid w:val="00E3738C"/>
    <w:rsid w:val="00E422E2"/>
    <w:rsid w:val="00E45C3D"/>
    <w:rsid w:val="00E502BC"/>
    <w:rsid w:val="00E50872"/>
    <w:rsid w:val="00E51AF3"/>
    <w:rsid w:val="00E52F64"/>
    <w:rsid w:val="00E5317B"/>
    <w:rsid w:val="00E53F07"/>
    <w:rsid w:val="00E61E13"/>
    <w:rsid w:val="00E6677A"/>
    <w:rsid w:val="00E67483"/>
    <w:rsid w:val="00E701D2"/>
    <w:rsid w:val="00E71B59"/>
    <w:rsid w:val="00E71D7D"/>
    <w:rsid w:val="00E74550"/>
    <w:rsid w:val="00E778AE"/>
    <w:rsid w:val="00E83413"/>
    <w:rsid w:val="00E83B28"/>
    <w:rsid w:val="00E853F0"/>
    <w:rsid w:val="00E86614"/>
    <w:rsid w:val="00E86C8B"/>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7F1E"/>
    <w:rsid w:val="00ED443D"/>
    <w:rsid w:val="00EE042B"/>
    <w:rsid w:val="00EE54F7"/>
    <w:rsid w:val="00F00A32"/>
    <w:rsid w:val="00F029FC"/>
    <w:rsid w:val="00F03E6C"/>
    <w:rsid w:val="00F07B27"/>
    <w:rsid w:val="00F15B6C"/>
    <w:rsid w:val="00F169AB"/>
    <w:rsid w:val="00F16F78"/>
    <w:rsid w:val="00F171FF"/>
    <w:rsid w:val="00F31BE2"/>
    <w:rsid w:val="00F35871"/>
    <w:rsid w:val="00F36E1E"/>
    <w:rsid w:val="00F37B85"/>
    <w:rsid w:val="00F4674B"/>
    <w:rsid w:val="00F508D6"/>
    <w:rsid w:val="00F50FBD"/>
    <w:rsid w:val="00F53F8F"/>
    <w:rsid w:val="00F57A99"/>
    <w:rsid w:val="00F60A59"/>
    <w:rsid w:val="00F63665"/>
    <w:rsid w:val="00F63E6F"/>
    <w:rsid w:val="00F663CD"/>
    <w:rsid w:val="00F70298"/>
    <w:rsid w:val="00F71056"/>
    <w:rsid w:val="00F73106"/>
    <w:rsid w:val="00F85F5D"/>
    <w:rsid w:val="00F90667"/>
    <w:rsid w:val="00F90853"/>
    <w:rsid w:val="00F941BB"/>
    <w:rsid w:val="00FA0B75"/>
    <w:rsid w:val="00FA1790"/>
    <w:rsid w:val="00FA57F3"/>
    <w:rsid w:val="00FB16C2"/>
    <w:rsid w:val="00FC6822"/>
    <w:rsid w:val="00FD2169"/>
    <w:rsid w:val="00FD53A7"/>
    <w:rsid w:val="00FD62A0"/>
    <w:rsid w:val="00FD6D93"/>
    <w:rsid w:val="00FE472B"/>
    <w:rsid w:val="00FF0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diagramLayout" Target="diagrams/layout3.xml"/><Relationship Id="rId21" Type="http://schemas.openxmlformats.org/officeDocument/2006/relationships/diagramQuickStyle" Target="diagrams/quickStyle3.xml"/><Relationship Id="rId22" Type="http://schemas.openxmlformats.org/officeDocument/2006/relationships/diagramColors" Target="diagrams/colors3.xml"/><Relationship Id="rId23" Type="http://schemas.microsoft.com/office/2007/relationships/diagramDrawing" Target="diagrams/drawing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diagramData" Target="diagrams/data2.xml"/><Relationship Id="rId15" Type="http://schemas.openxmlformats.org/officeDocument/2006/relationships/diagramLayout" Target="diagrams/layout2.xml"/><Relationship Id="rId16" Type="http://schemas.openxmlformats.org/officeDocument/2006/relationships/diagramQuickStyle" Target="diagrams/quickStyle2.xml"/><Relationship Id="rId17" Type="http://schemas.openxmlformats.org/officeDocument/2006/relationships/diagramColors" Target="diagrams/colors2.xml"/><Relationship Id="rId18" Type="http://schemas.microsoft.com/office/2007/relationships/diagramDrawing" Target="diagrams/drawing2.xml"/><Relationship Id="rId19" Type="http://schemas.openxmlformats.org/officeDocument/2006/relationships/diagramData" Target="diagrams/data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pt>
    <dgm:pt modelId="{5962CF98-3093-3743-A6FE-96BAE352EB41}" type="pres">
      <dgm:prSet presAssocID="{BE9C2CB2-91AB-444A-A9FC-CC30F8050D82}" presName="connTx" presStyleLbl="parChTrans1D2" presStyleIdx="0" presStyleCnt="1"/>
      <dgm:spPr/>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pt>
    <dgm:pt modelId="{E1929F7B-304F-6E41-939A-D9C13D6F5657}" type="pres">
      <dgm:prSet presAssocID="{D2D3D0FE-4ED6-AC40-B93A-B6B5C77EAAF1}" presName="connTx" presStyleLbl="parChTrans1D3" presStyleIdx="0" presStyleCnt="2"/>
      <dgm:spPr/>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pt>
    <dgm:pt modelId="{204AB82A-794E-C644-94F6-5DD739384A1F}" type="pres">
      <dgm:prSet presAssocID="{0140D7BC-5269-8C4C-BE38-44DFAADDCE7C}" presName="connTx" presStyleLbl="parChTrans1D4" presStyleIdx="0" presStyleCnt="5"/>
      <dgm:spPr/>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pt>
    <dgm:pt modelId="{66C5DADD-448B-004B-BDEA-8C94E93C630B}" type="pres">
      <dgm:prSet presAssocID="{6E6F56D1-0F6A-7B46-BE77-54086B50686B}" presName="connTx" presStyleLbl="parChTrans1D4" presStyleIdx="1" presStyleCnt="5"/>
      <dgm:spPr/>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pt>
    <dgm:pt modelId="{8B60BA6D-1074-5A46-90F5-D651E56348D1}" type="pres">
      <dgm:prSet presAssocID="{EE9A7CBF-5053-E946-B26E-5355DE66936C}" presName="connTx" presStyleLbl="parChTrans1D4" presStyleIdx="2" presStyleCnt="5"/>
      <dgm:spPr/>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pt>
    <dgm:pt modelId="{5E558226-438A-5E49-9D7C-330DFCD5D2E2}" type="pres">
      <dgm:prSet presAssocID="{4C611844-75F4-1D4B-A4AF-907E137D0228}" presName="connTx" presStyleLbl="parChTrans1D4" presStyleIdx="3" presStyleCnt="5"/>
      <dgm:spPr/>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pt>
    <dgm:pt modelId="{39A4F624-0F5F-484E-9E7F-B7853FDD4DBC}" type="pres">
      <dgm:prSet presAssocID="{CB98514C-E67A-B844-8B63-32880E4B700C}" presName="connTx" presStyleLbl="parChTrans1D3" presStyleIdx="1" presStyleCnt="2"/>
      <dgm:spPr/>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pt>
    <dgm:pt modelId="{60C5A301-FB4E-7C42-80B1-23A0E197D9CB}" type="pres">
      <dgm:prSet presAssocID="{57A5B0FB-40C4-714C-9020-ABF9714E4395}" presName="connTx" presStyleLbl="parChTrans1D4" presStyleIdx="4" presStyleCnt="5"/>
      <dgm:spPr/>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B44E08DA-00C6-AA45-9BCB-5C6D8701A75E}" type="presOf" srcId="{2201FD9B-7CFE-E34E-9701-F125AB262420}" destId="{A327A3E8-4897-994F-8C1B-4EB628926EF6}" srcOrd="0" destOrd="0" presId="urn:microsoft.com/office/officeart/2008/layout/HorizontalMultiLevelHierarchy"/>
    <dgm:cxn modelId="{33E0CE2D-DC01-8E47-9EAD-F4999943840D}" type="presOf" srcId="{094EFAE5-BDE3-E849-AEFA-51491DFE0E0A}" destId="{A99C2293-8F64-DD42-A3CB-0E3D4EE841E8}" srcOrd="0" destOrd="0" presId="urn:microsoft.com/office/officeart/2008/layout/HorizontalMultiLevelHierarchy"/>
    <dgm:cxn modelId="{B3D58DB2-B0E5-1F42-94BE-223EF1DED89A}" type="presOf" srcId="{6E6F56D1-0F6A-7B46-BE77-54086B50686B}" destId="{66C5DADD-448B-004B-BDEA-8C94E93C630B}" srcOrd="1" destOrd="0" presId="urn:microsoft.com/office/officeart/2008/layout/HorizontalMultiLevelHierarchy"/>
    <dgm:cxn modelId="{E19A1E70-E19C-B848-AA0C-2B4DBFAC02F3}" type="presOf" srcId="{E7C8B6CC-A06B-5A4E-9976-3D2438940F8B}" destId="{1FA4732B-2815-1C45-BD4A-B2925142464C}" srcOrd="0" destOrd="0" presId="urn:microsoft.com/office/officeart/2008/layout/HorizontalMultiLevelHierarchy"/>
    <dgm:cxn modelId="{2FF7FE79-A1D9-BA46-A168-AFD0537F97E2}" type="presOf" srcId="{F3A61CCB-6D80-7441-B419-7384969A49E5}" destId="{6123FA55-FFED-7B41-A316-664F5F3B53C4}" srcOrd="0"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1B2932B2-D397-8F4E-8ED9-8F94BA034F66}" type="presOf" srcId="{6E6F56D1-0F6A-7B46-BE77-54086B50686B}" destId="{CA00ED95-99F1-C44D-A2ED-744683781170}" srcOrd="0" destOrd="0" presId="urn:microsoft.com/office/officeart/2008/layout/HorizontalMultiLevelHierarchy"/>
    <dgm:cxn modelId="{23ECC27D-052C-8846-B0EE-63DAEBF151F8}" type="presOf" srcId="{CB98514C-E67A-B844-8B63-32880E4B700C}" destId="{39A4F624-0F5F-484E-9E7F-B7853FDD4DBC}" srcOrd="1"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B1030F20-6E40-7C4B-A810-7E1F499E97DC}" type="presOf" srcId="{41DD08DC-5BE2-1940-BF99-4E5B737E57CE}" destId="{DBD23E2F-0D93-F749-B9AB-7A2F9723E336}" srcOrd="0" destOrd="0" presId="urn:microsoft.com/office/officeart/2008/layout/HorizontalMultiLevelHierarchy"/>
    <dgm:cxn modelId="{6E1479D4-7C42-4044-AD32-9CDEFB367475}" type="presOf" srcId="{EE9A7CBF-5053-E946-B26E-5355DE66936C}" destId="{C079739A-BFC0-114A-8089-09CE4A964789}" srcOrd="0" destOrd="0" presId="urn:microsoft.com/office/officeart/2008/layout/HorizontalMultiLevelHierarchy"/>
    <dgm:cxn modelId="{0AC35FF3-E13D-6945-A724-9AE4F7CBDD93}" type="presOf" srcId="{BFE22F38-FC51-254C-9B94-D6BFC259D8BC}" destId="{54C0684D-6C84-4B42-8EA6-FF551ADC3E37}" srcOrd="0" destOrd="0" presId="urn:microsoft.com/office/officeart/2008/layout/HorizontalMultiLevelHierarchy"/>
    <dgm:cxn modelId="{347A5888-FEBA-1540-BBDB-6CAD162FA7D2}" type="presOf" srcId="{975867E1-3B11-CB47-BE0B-7485B91912BE}" destId="{27075E67-1F56-4246-9E9C-89EA203C2D80}" srcOrd="0" destOrd="0" presId="urn:microsoft.com/office/officeart/2008/layout/HorizontalMultiLevelHierarchy"/>
    <dgm:cxn modelId="{97DE8AFB-9E97-B246-94EF-867F75CC4589}" type="presOf" srcId="{0140D7BC-5269-8C4C-BE38-44DFAADDCE7C}" destId="{9C0D3A6A-1520-EE4A-AB7F-44712BA10236}" srcOrd="0" destOrd="0" presId="urn:microsoft.com/office/officeart/2008/layout/HorizontalMultiLevelHierarchy"/>
    <dgm:cxn modelId="{33789CDB-8868-ED46-9F6B-079A2736B150}" type="presOf" srcId="{A80B7B0B-D69E-D84B-9040-F3E37074117F}" destId="{93C9ECEA-8183-3246-9CAC-43541355CC7E}" srcOrd="0" destOrd="0" presId="urn:microsoft.com/office/officeart/2008/layout/HorizontalMultiLevelHierarchy"/>
    <dgm:cxn modelId="{7B4C9A45-A385-5345-A613-BD83635E52FB}" type="presOf" srcId="{E344EE32-33BE-374C-987A-F3AD87CE53A8}" destId="{E7BC6491-E989-604F-B389-F54744F49D09}" srcOrd="0" destOrd="0" presId="urn:microsoft.com/office/officeart/2008/layout/HorizontalMultiLevelHierarchy"/>
    <dgm:cxn modelId="{5A72DAB1-85A9-D344-90CB-42BFC57946DB}" type="presOf" srcId="{0140D7BC-5269-8C4C-BE38-44DFAADDCE7C}" destId="{204AB82A-794E-C644-94F6-5DD739384A1F}" srcOrd="1" destOrd="0" presId="urn:microsoft.com/office/officeart/2008/layout/HorizontalMultiLevelHierarchy"/>
    <dgm:cxn modelId="{342875CB-23B5-4D46-86A4-FA3630F4C45E}" type="presOf" srcId="{BE9C2CB2-91AB-444A-A9FC-CC30F8050D82}" destId="{5962CF98-3093-3743-A6FE-96BAE352EB41}" srcOrd="1" destOrd="0" presId="urn:microsoft.com/office/officeart/2008/layout/HorizontalMultiLevelHierarchy"/>
    <dgm:cxn modelId="{F1D7394B-D432-1E49-BBB4-095A5F2EAC5E}" type="presOf" srcId="{EE9A7CBF-5053-E946-B26E-5355DE66936C}" destId="{8B60BA6D-1074-5A46-90F5-D651E56348D1}" srcOrd="1" destOrd="0" presId="urn:microsoft.com/office/officeart/2008/layout/HorizontalMultiLevelHierarchy"/>
    <dgm:cxn modelId="{0BC0B695-4054-1040-8A10-4F877866CF0B}" type="presOf" srcId="{4C611844-75F4-1D4B-A4AF-907E137D0228}" destId="{5E558226-438A-5E49-9D7C-330DFCD5D2E2}" srcOrd="1" destOrd="0" presId="urn:microsoft.com/office/officeart/2008/layout/HorizontalMultiLevelHierarchy"/>
    <dgm:cxn modelId="{EBD21626-9B57-AE4B-9E7B-E230B0FD6B4E}" type="presOf" srcId="{57A5B0FB-40C4-714C-9020-ABF9714E4395}" destId="{60C5A301-FB4E-7C42-80B1-23A0E197D9CB}"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3A885CAF-7A4A-E04C-B12A-145D72719D86}" type="presOf" srcId="{BE9C2CB2-91AB-444A-A9FC-CC30F8050D82}" destId="{8663BD2E-8485-0345-B012-167A1F6BB5A1}" srcOrd="0" destOrd="0" presId="urn:microsoft.com/office/officeart/2008/layout/HorizontalMultiLevelHierarchy"/>
    <dgm:cxn modelId="{158302AF-A53E-AB4E-9A65-C8F117E5B182}" srcId="{094EFAE5-BDE3-E849-AEFA-51491DFE0E0A}" destId="{F3A61CCB-6D80-7441-B419-7384969A49E5}" srcOrd="0" destOrd="0" parTransId="{57A5B0FB-40C4-714C-9020-ABF9714E4395}" sibTransId="{FE4B5D01-E61B-6B41-AE5B-DCD1462D4360}"/>
    <dgm:cxn modelId="{0ED485BA-47AE-ED49-8B94-EBA742E9B7CD}" type="presOf" srcId="{D2D3D0FE-4ED6-AC40-B93A-B6B5C77EAAF1}" destId="{E1929F7B-304F-6E41-939A-D9C13D6F5657}" srcOrd="1" destOrd="0" presId="urn:microsoft.com/office/officeart/2008/layout/HorizontalMultiLevelHierarchy"/>
    <dgm:cxn modelId="{7A8D590E-4000-7C4E-BF52-ADA83285A0AB}" srcId="{41DD08DC-5BE2-1940-BF99-4E5B737E57CE}" destId="{E7C8B6CC-A06B-5A4E-9976-3D2438940F8B}" srcOrd="0" destOrd="0" parTransId="{D2D3D0FE-4ED6-AC40-B93A-B6B5C77EAAF1}" sibTransId="{9C3F0770-0276-DF49-B282-AB1EFAB070DA}"/>
    <dgm:cxn modelId="{07130621-7BEC-CC49-91C6-46A4333DEE4F}" type="presOf" srcId="{4C611844-75F4-1D4B-A4AF-907E137D0228}" destId="{C468E1B8-F627-7D46-8423-6220988E4F9B}"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BB0D397-6D4C-B541-966C-5706AF5EEADA}" type="presOf" srcId="{675E0AA2-6F90-6743-B1C4-9D2302FD4279}" destId="{D37D3600-9134-8447-AFA4-365088E8F450}" srcOrd="0" destOrd="0" presId="urn:microsoft.com/office/officeart/2008/layout/HorizontalMultiLevelHierarchy"/>
    <dgm:cxn modelId="{0B62B90B-3F67-D04C-9A00-B65F68607BD2}" type="presOf" srcId="{D2D3D0FE-4ED6-AC40-B93A-B6B5C77EAAF1}" destId="{473B2AF4-E092-7C4B-B2CC-768717F802C3}"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A0E83CC9-F013-364E-9734-035B2460FB87}" type="presOf" srcId="{57A5B0FB-40C4-714C-9020-ABF9714E4395}" destId="{0719E5D8-2979-0948-B977-0257EB58B049}" srcOrd="0" destOrd="0" presId="urn:microsoft.com/office/officeart/2008/layout/HorizontalMultiLevelHierarchy"/>
    <dgm:cxn modelId="{9E04B930-2D4B-F344-8B11-1840C1397A6D}" type="presOf" srcId="{CB98514C-E67A-B844-8B63-32880E4B700C}" destId="{370DAFD1-8503-A247-B8BE-89595216058D}" srcOrd="0" destOrd="0" presId="urn:microsoft.com/office/officeart/2008/layout/HorizontalMultiLevelHierarchy"/>
    <dgm:cxn modelId="{3FF0FAAA-E38C-C346-8075-40F434772EA2}" type="presParOf" srcId="{A327A3E8-4897-994F-8C1B-4EB628926EF6}" destId="{94D08EA4-5BF7-7745-B838-DD992A1EF9DC}" srcOrd="0" destOrd="0" presId="urn:microsoft.com/office/officeart/2008/layout/HorizontalMultiLevelHierarchy"/>
    <dgm:cxn modelId="{0C57CD7D-A88B-9143-89C3-0DE95794EC12}" type="presParOf" srcId="{94D08EA4-5BF7-7745-B838-DD992A1EF9DC}" destId="{D37D3600-9134-8447-AFA4-365088E8F450}" srcOrd="0" destOrd="0" presId="urn:microsoft.com/office/officeart/2008/layout/HorizontalMultiLevelHierarchy"/>
    <dgm:cxn modelId="{3D1CB892-AE1F-0345-9AAF-1D503E446CE9}" type="presParOf" srcId="{94D08EA4-5BF7-7745-B838-DD992A1EF9DC}" destId="{3AA9383F-37A2-F243-9E3C-72B3B86598D4}" srcOrd="1" destOrd="0" presId="urn:microsoft.com/office/officeart/2008/layout/HorizontalMultiLevelHierarchy"/>
    <dgm:cxn modelId="{6053B514-9B4E-444D-A4A4-DA2859F30D81}" type="presParOf" srcId="{3AA9383F-37A2-F243-9E3C-72B3B86598D4}" destId="{8663BD2E-8485-0345-B012-167A1F6BB5A1}" srcOrd="0" destOrd="0" presId="urn:microsoft.com/office/officeart/2008/layout/HorizontalMultiLevelHierarchy"/>
    <dgm:cxn modelId="{368F03D8-C340-E34C-8AE8-0FAE6CF8EF85}" type="presParOf" srcId="{8663BD2E-8485-0345-B012-167A1F6BB5A1}" destId="{5962CF98-3093-3743-A6FE-96BAE352EB41}" srcOrd="0" destOrd="0" presId="urn:microsoft.com/office/officeart/2008/layout/HorizontalMultiLevelHierarchy"/>
    <dgm:cxn modelId="{CAFC69EB-60D5-054E-840F-CEE27EAD9265}" type="presParOf" srcId="{3AA9383F-37A2-F243-9E3C-72B3B86598D4}" destId="{9BF5C23F-75BF-2C42-99FB-24F1E1A9942F}" srcOrd="1" destOrd="0" presId="urn:microsoft.com/office/officeart/2008/layout/HorizontalMultiLevelHierarchy"/>
    <dgm:cxn modelId="{63ECD70C-938F-AE43-B152-19851DA74CDB}" type="presParOf" srcId="{9BF5C23F-75BF-2C42-99FB-24F1E1A9942F}" destId="{DBD23E2F-0D93-F749-B9AB-7A2F9723E336}" srcOrd="0" destOrd="0" presId="urn:microsoft.com/office/officeart/2008/layout/HorizontalMultiLevelHierarchy"/>
    <dgm:cxn modelId="{4F826F38-F4F0-D44F-97A1-F580C08B5783}" type="presParOf" srcId="{9BF5C23F-75BF-2C42-99FB-24F1E1A9942F}" destId="{026AB6E6-3231-2D41-A7E4-3ACD9199D6A0}" srcOrd="1" destOrd="0" presId="urn:microsoft.com/office/officeart/2008/layout/HorizontalMultiLevelHierarchy"/>
    <dgm:cxn modelId="{8DB1DCDF-035C-0044-BE9F-3F2A990BD982}" type="presParOf" srcId="{026AB6E6-3231-2D41-A7E4-3ACD9199D6A0}" destId="{473B2AF4-E092-7C4B-B2CC-768717F802C3}" srcOrd="0" destOrd="0" presId="urn:microsoft.com/office/officeart/2008/layout/HorizontalMultiLevelHierarchy"/>
    <dgm:cxn modelId="{F2AD71E2-98DE-FD4E-B8A5-DAC07282AFF4}" type="presParOf" srcId="{473B2AF4-E092-7C4B-B2CC-768717F802C3}" destId="{E1929F7B-304F-6E41-939A-D9C13D6F5657}" srcOrd="0" destOrd="0" presId="urn:microsoft.com/office/officeart/2008/layout/HorizontalMultiLevelHierarchy"/>
    <dgm:cxn modelId="{C088FE91-2955-574C-AA92-DECC95DD7036}" type="presParOf" srcId="{026AB6E6-3231-2D41-A7E4-3ACD9199D6A0}" destId="{30B10C31-3D31-A646-8DA0-0ADE23E59F28}" srcOrd="1" destOrd="0" presId="urn:microsoft.com/office/officeart/2008/layout/HorizontalMultiLevelHierarchy"/>
    <dgm:cxn modelId="{0239EADE-24A7-C540-82DD-5596EE13BE5E}" type="presParOf" srcId="{30B10C31-3D31-A646-8DA0-0ADE23E59F28}" destId="{1FA4732B-2815-1C45-BD4A-B2925142464C}" srcOrd="0" destOrd="0" presId="urn:microsoft.com/office/officeart/2008/layout/HorizontalMultiLevelHierarchy"/>
    <dgm:cxn modelId="{42452EFD-B57F-554E-9F63-BBC55C598810}" type="presParOf" srcId="{30B10C31-3D31-A646-8DA0-0ADE23E59F28}" destId="{72F02DD8-195D-ED4E-8501-0EE7C3DA0355}" srcOrd="1" destOrd="0" presId="urn:microsoft.com/office/officeart/2008/layout/HorizontalMultiLevelHierarchy"/>
    <dgm:cxn modelId="{C3B4EF55-FD24-264D-A9AB-043D68A8851C}" type="presParOf" srcId="{72F02DD8-195D-ED4E-8501-0EE7C3DA0355}" destId="{9C0D3A6A-1520-EE4A-AB7F-44712BA10236}" srcOrd="0" destOrd="0" presId="urn:microsoft.com/office/officeart/2008/layout/HorizontalMultiLevelHierarchy"/>
    <dgm:cxn modelId="{E1E84A6C-6683-AE44-849E-2516A05D03C9}" type="presParOf" srcId="{9C0D3A6A-1520-EE4A-AB7F-44712BA10236}" destId="{204AB82A-794E-C644-94F6-5DD739384A1F}" srcOrd="0" destOrd="0" presId="urn:microsoft.com/office/officeart/2008/layout/HorizontalMultiLevelHierarchy"/>
    <dgm:cxn modelId="{94AE450D-7B1E-744E-A3E8-62CEAAAB9D56}" type="presParOf" srcId="{72F02DD8-195D-ED4E-8501-0EE7C3DA0355}" destId="{CA6A3AEF-960F-0143-8945-B55ACE6305B6}" srcOrd="1" destOrd="0" presId="urn:microsoft.com/office/officeart/2008/layout/HorizontalMultiLevelHierarchy"/>
    <dgm:cxn modelId="{0081AE30-495E-834F-8FCF-0D45F43D88E9}" type="presParOf" srcId="{CA6A3AEF-960F-0143-8945-B55ACE6305B6}" destId="{E7BC6491-E989-604F-B389-F54744F49D09}" srcOrd="0" destOrd="0" presId="urn:microsoft.com/office/officeart/2008/layout/HorizontalMultiLevelHierarchy"/>
    <dgm:cxn modelId="{B5159C1A-5CC2-D84B-B7BF-052FFD61097B}" type="presParOf" srcId="{CA6A3AEF-960F-0143-8945-B55ACE6305B6}" destId="{14E7CB44-BB52-E44C-A470-0A0781FB05CC}" srcOrd="1" destOrd="0" presId="urn:microsoft.com/office/officeart/2008/layout/HorizontalMultiLevelHierarchy"/>
    <dgm:cxn modelId="{A3C9EE6B-3F1F-814F-A27A-6912A2CACE38}" type="presParOf" srcId="{14E7CB44-BB52-E44C-A470-0A0781FB05CC}" destId="{CA00ED95-99F1-C44D-A2ED-744683781170}" srcOrd="0" destOrd="0" presId="urn:microsoft.com/office/officeart/2008/layout/HorizontalMultiLevelHierarchy"/>
    <dgm:cxn modelId="{2ADD532B-160E-EB42-8AEB-28FE38B1901E}" type="presParOf" srcId="{CA00ED95-99F1-C44D-A2ED-744683781170}" destId="{66C5DADD-448B-004B-BDEA-8C94E93C630B}" srcOrd="0" destOrd="0" presId="urn:microsoft.com/office/officeart/2008/layout/HorizontalMultiLevelHierarchy"/>
    <dgm:cxn modelId="{4BE6B771-67F3-4D42-86A6-096BAE9E1907}" type="presParOf" srcId="{14E7CB44-BB52-E44C-A470-0A0781FB05CC}" destId="{2530242B-07C0-FB4D-8B66-963271B9696B}" srcOrd="1" destOrd="0" presId="urn:microsoft.com/office/officeart/2008/layout/HorizontalMultiLevelHierarchy"/>
    <dgm:cxn modelId="{DA654D7D-181B-4841-8B3E-7EE3174C6E27}" type="presParOf" srcId="{2530242B-07C0-FB4D-8B66-963271B9696B}" destId="{27075E67-1F56-4246-9E9C-89EA203C2D80}" srcOrd="0" destOrd="0" presId="urn:microsoft.com/office/officeart/2008/layout/HorizontalMultiLevelHierarchy"/>
    <dgm:cxn modelId="{8424F7DB-1744-F94A-83D4-C1D421B24D37}" type="presParOf" srcId="{2530242B-07C0-FB4D-8B66-963271B9696B}" destId="{78CFB261-EAF8-9448-9E4F-596647FC19C5}" srcOrd="1" destOrd="0" presId="urn:microsoft.com/office/officeart/2008/layout/HorizontalMultiLevelHierarchy"/>
    <dgm:cxn modelId="{1B1B4697-FF88-884F-BAE3-3A42D2023A0C}" type="presParOf" srcId="{72F02DD8-195D-ED4E-8501-0EE7C3DA0355}" destId="{C079739A-BFC0-114A-8089-09CE4A964789}" srcOrd="2" destOrd="0" presId="urn:microsoft.com/office/officeart/2008/layout/HorizontalMultiLevelHierarchy"/>
    <dgm:cxn modelId="{37ED5776-893A-FC48-9BC0-0DACF19FF389}" type="presParOf" srcId="{C079739A-BFC0-114A-8089-09CE4A964789}" destId="{8B60BA6D-1074-5A46-90F5-D651E56348D1}" srcOrd="0" destOrd="0" presId="urn:microsoft.com/office/officeart/2008/layout/HorizontalMultiLevelHierarchy"/>
    <dgm:cxn modelId="{12CCAD14-3A62-0240-AADC-FC59104D1136}" type="presParOf" srcId="{72F02DD8-195D-ED4E-8501-0EE7C3DA0355}" destId="{546DDBEB-8DF0-824C-9332-3EF75BEAF9F5}" srcOrd="3" destOrd="0" presId="urn:microsoft.com/office/officeart/2008/layout/HorizontalMultiLevelHierarchy"/>
    <dgm:cxn modelId="{BCF9D8CD-464E-C24F-BBCD-3AD100403212}" type="presParOf" srcId="{546DDBEB-8DF0-824C-9332-3EF75BEAF9F5}" destId="{93C9ECEA-8183-3246-9CAC-43541355CC7E}" srcOrd="0" destOrd="0" presId="urn:microsoft.com/office/officeart/2008/layout/HorizontalMultiLevelHierarchy"/>
    <dgm:cxn modelId="{62AEA1D0-179D-F54C-86E9-8F4AF6A7B603}" type="presParOf" srcId="{546DDBEB-8DF0-824C-9332-3EF75BEAF9F5}" destId="{C261B0CE-928C-9747-ABF1-1FB1D0B7818B}" srcOrd="1" destOrd="0" presId="urn:microsoft.com/office/officeart/2008/layout/HorizontalMultiLevelHierarchy"/>
    <dgm:cxn modelId="{C6CCD74D-4E2C-5D47-9B7D-774F78D208EE}" type="presParOf" srcId="{C261B0CE-928C-9747-ABF1-1FB1D0B7818B}" destId="{C468E1B8-F627-7D46-8423-6220988E4F9B}" srcOrd="0" destOrd="0" presId="urn:microsoft.com/office/officeart/2008/layout/HorizontalMultiLevelHierarchy"/>
    <dgm:cxn modelId="{1E31D5B6-C5F6-A742-B3C8-EDE49A86B465}" type="presParOf" srcId="{C468E1B8-F627-7D46-8423-6220988E4F9B}" destId="{5E558226-438A-5E49-9D7C-330DFCD5D2E2}" srcOrd="0" destOrd="0" presId="urn:microsoft.com/office/officeart/2008/layout/HorizontalMultiLevelHierarchy"/>
    <dgm:cxn modelId="{BB4A8552-3E20-2F43-81AF-999F48906479}" type="presParOf" srcId="{C261B0CE-928C-9747-ABF1-1FB1D0B7818B}" destId="{E252D838-2FA8-E146-9C98-685A34F8E582}" srcOrd="1" destOrd="0" presId="urn:microsoft.com/office/officeart/2008/layout/HorizontalMultiLevelHierarchy"/>
    <dgm:cxn modelId="{C2F3CFFE-6629-184E-9C0C-37DF118F5357}" type="presParOf" srcId="{E252D838-2FA8-E146-9C98-685A34F8E582}" destId="{54C0684D-6C84-4B42-8EA6-FF551ADC3E37}" srcOrd="0" destOrd="0" presId="urn:microsoft.com/office/officeart/2008/layout/HorizontalMultiLevelHierarchy"/>
    <dgm:cxn modelId="{6F62D5B4-2AB3-9049-B099-5BE97BC85B88}" type="presParOf" srcId="{E252D838-2FA8-E146-9C98-685A34F8E582}" destId="{B759F6A7-B8C9-884F-B18A-E0C83BCD6641}" srcOrd="1" destOrd="0" presId="urn:microsoft.com/office/officeart/2008/layout/HorizontalMultiLevelHierarchy"/>
    <dgm:cxn modelId="{FA085B03-D20F-A747-9011-0D13AF4AFF71}" type="presParOf" srcId="{026AB6E6-3231-2D41-A7E4-3ACD9199D6A0}" destId="{370DAFD1-8503-A247-B8BE-89595216058D}" srcOrd="2" destOrd="0" presId="urn:microsoft.com/office/officeart/2008/layout/HorizontalMultiLevelHierarchy"/>
    <dgm:cxn modelId="{ECF5A505-742D-A140-B600-B3D9BD11BBC9}" type="presParOf" srcId="{370DAFD1-8503-A247-B8BE-89595216058D}" destId="{39A4F624-0F5F-484E-9E7F-B7853FDD4DBC}" srcOrd="0" destOrd="0" presId="urn:microsoft.com/office/officeart/2008/layout/HorizontalMultiLevelHierarchy"/>
    <dgm:cxn modelId="{1B319259-7449-A645-BE4A-AACB0F9520EA}" type="presParOf" srcId="{026AB6E6-3231-2D41-A7E4-3ACD9199D6A0}" destId="{832A4DC3-8F76-544B-AADE-8199E305EA81}" srcOrd="3" destOrd="0" presId="urn:microsoft.com/office/officeart/2008/layout/HorizontalMultiLevelHierarchy"/>
    <dgm:cxn modelId="{ADE6A19C-7BF9-764B-8471-9EBD06326C2C}" type="presParOf" srcId="{832A4DC3-8F76-544B-AADE-8199E305EA81}" destId="{A99C2293-8F64-DD42-A3CB-0E3D4EE841E8}" srcOrd="0" destOrd="0" presId="urn:microsoft.com/office/officeart/2008/layout/HorizontalMultiLevelHierarchy"/>
    <dgm:cxn modelId="{40C112D4-B819-D14C-9219-74FCB4629E2F}" type="presParOf" srcId="{832A4DC3-8F76-544B-AADE-8199E305EA81}" destId="{2E06625B-96BC-1F47-A255-C4C3BBAB25A3}" srcOrd="1" destOrd="0" presId="urn:microsoft.com/office/officeart/2008/layout/HorizontalMultiLevelHierarchy"/>
    <dgm:cxn modelId="{10941F6F-3CDC-3249-8DDD-C578E3076B10}" type="presParOf" srcId="{2E06625B-96BC-1F47-A255-C4C3BBAB25A3}" destId="{0719E5D8-2979-0948-B977-0257EB58B049}" srcOrd="0" destOrd="0" presId="urn:microsoft.com/office/officeart/2008/layout/HorizontalMultiLevelHierarchy"/>
    <dgm:cxn modelId="{B1CC2745-5394-BA41-98A9-5D5AFEAF9C90}" type="presParOf" srcId="{0719E5D8-2979-0948-B977-0257EB58B049}" destId="{60C5A301-FB4E-7C42-80B1-23A0E197D9CB}" srcOrd="0" destOrd="0" presId="urn:microsoft.com/office/officeart/2008/layout/HorizontalMultiLevelHierarchy"/>
    <dgm:cxn modelId="{CD2EA845-082C-4D41-A2A6-49CAF50F1291}" type="presParOf" srcId="{2E06625B-96BC-1F47-A255-C4C3BBAB25A3}" destId="{0811CADE-F7F4-5F48-ADD7-35C64D7C0146}" srcOrd="1" destOrd="0" presId="urn:microsoft.com/office/officeart/2008/layout/HorizontalMultiLevelHierarchy"/>
    <dgm:cxn modelId="{3407CF9C-275B-3649-BDC6-D0B23715DE5D}" type="presParOf" srcId="{0811CADE-F7F4-5F48-ADD7-35C64D7C0146}" destId="{6123FA55-FFED-7B41-A316-664F5F3B53C4}" srcOrd="0" destOrd="0" presId="urn:microsoft.com/office/officeart/2008/layout/HorizontalMultiLevelHierarchy"/>
    <dgm:cxn modelId="{7138D06D-B669-3D45-B7D3-2176B68E58A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36743E88-7C00-6342-87D4-2285604A3B44}" type="presOf" srcId="{AB0FB916-4A66-AF43-98BD-B4EFE8D8D024}" destId="{A4EDC1EC-4E80-6C46-8BD5-67B65DFE330F}"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D6CE65E-C4DB-8441-8A80-30480D6D4EA2}" type="presOf" srcId="{C31729B7-4897-9545-8EA3-596F08D239F4}" destId="{93B285B4-592E-7A49-A361-8598AE15E820}"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28D53649-63C2-7C44-848F-97281BE95A5D}" type="presOf" srcId="{CBDD413F-95FF-DF43-A24A-45681394262F}" destId="{C1DC05B9-9E59-1746-994B-9C76C37FEEFD}" srcOrd="0" destOrd="0" presId="urn:microsoft.com/office/officeart/2005/8/layout/chevron2"/>
    <dgm:cxn modelId="{D7E57C2C-F50D-3D4D-AAFA-D7369F63DA66}" type="presOf" srcId="{7465162F-29AE-2F4E-8E7F-E6FEFE10A71E}" destId="{0E4A88A3-B796-2341-AF46-F02494531746}" srcOrd="0" destOrd="0" presId="urn:microsoft.com/office/officeart/2005/8/layout/chevron2"/>
    <dgm:cxn modelId="{5438E36F-CBC2-2F40-A0EC-497D3EB70B1E}" type="presOf" srcId="{2F5F5519-4D1F-CC46-AD6C-2EC628B93C36}" destId="{1FF39A05-B954-8048-BF78-9114E58BC27F}" srcOrd="0" destOrd="0" presId="urn:microsoft.com/office/officeart/2005/8/layout/chevron2"/>
    <dgm:cxn modelId="{88DEAE74-CD6B-5148-B453-7FBE2C6EE4C4}" type="presOf" srcId="{5E56DE8F-E298-8D48-A091-DB695A85B126}" destId="{390B2CB4-76AB-6243-95C1-1514543E14B0}"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48AC9D73-AE0B-6546-8830-0D1AFDF6EAE9}" type="presOf" srcId="{C1D50E2E-0548-0740-8366-487318749AB4}" destId="{95C140E6-4EBB-D048-904B-D225AA30EB61}" srcOrd="0" destOrd="0" presId="urn:microsoft.com/office/officeart/2005/8/layout/chevron2"/>
    <dgm:cxn modelId="{5F62B6DE-594E-774B-8964-1933DDE13728}" type="presParOf" srcId="{1FF39A05-B954-8048-BF78-9114E58BC27F}" destId="{236E2849-2731-5D47-843F-F908E871CBD9}" srcOrd="0" destOrd="0" presId="urn:microsoft.com/office/officeart/2005/8/layout/chevron2"/>
    <dgm:cxn modelId="{2499E2F3-3F10-E947-97C2-2ACD5D3D1D19}" type="presParOf" srcId="{236E2849-2731-5D47-843F-F908E871CBD9}" destId="{A4EDC1EC-4E80-6C46-8BD5-67B65DFE330F}" srcOrd="0" destOrd="0" presId="urn:microsoft.com/office/officeart/2005/8/layout/chevron2"/>
    <dgm:cxn modelId="{A9A55623-16A2-0E4F-A826-A51ABA4C8DE9}" type="presParOf" srcId="{236E2849-2731-5D47-843F-F908E871CBD9}" destId="{95C140E6-4EBB-D048-904B-D225AA30EB61}" srcOrd="1" destOrd="0" presId="urn:microsoft.com/office/officeart/2005/8/layout/chevron2"/>
    <dgm:cxn modelId="{279FF668-4A8B-584D-9BC7-CB86F7ACC6BC}" type="presParOf" srcId="{1FF39A05-B954-8048-BF78-9114E58BC27F}" destId="{E63A09E2-8A47-544B-ABBF-6D98B910B045}" srcOrd="1" destOrd="0" presId="urn:microsoft.com/office/officeart/2005/8/layout/chevron2"/>
    <dgm:cxn modelId="{2DB50E5F-E910-EF4F-849E-19E9D869C7A3}" type="presParOf" srcId="{1FF39A05-B954-8048-BF78-9114E58BC27F}" destId="{45005649-28CB-D442-B329-5180BD25454A}" srcOrd="2" destOrd="0" presId="urn:microsoft.com/office/officeart/2005/8/layout/chevron2"/>
    <dgm:cxn modelId="{8E960A2B-EF18-3F42-B9BE-9F2C906B661F}" type="presParOf" srcId="{45005649-28CB-D442-B329-5180BD25454A}" destId="{390B2CB4-76AB-6243-95C1-1514543E14B0}" srcOrd="0" destOrd="0" presId="urn:microsoft.com/office/officeart/2005/8/layout/chevron2"/>
    <dgm:cxn modelId="{775220B2-CD59-2641-B81E-E0A4BB49FA70}" type="presParOf" srcId="{45005649-28CB-D442-B329-5180BD25454A}" destId="{C1DC05B9-9E59-1746-994B-9C76C37FEEFD}" srcOrd="1" destOrd="0" presId="urn:microsoft.com/office/officeart/2005/8/layout/chevron2"/>
    <dgm:cxn modelId="{DD2886B3-16A1-CB43-A85D-2602C11927FB}" type="presParOf" srcId="{1FF39A05-B954-8048-BF78-9114E58BC27F}" destId="{DFF33AAF-A56A-4340-832D-9C5B422578C5}" srcOrd="3" destOrd="0" presId="urn:microsoft.com/office/officeart/2005/8/layout/chevron2"/>
    <dgm:cxn modelId="{5EBC9ACF-63A1-0246-904D-9F58C9A7F22C}" type="presParOf" srcId="{1FF39A05-B954-8048-BF78-9114E58BC27F}" destId="{1D1E1834-82BD-DC48-B671-0703C91B7999}" srcOrd="4" destOrd="0" presId="urn:microsoft.com/office/officeart/2005/8/layout/chevron2"/>
    <dgm:cxn modelId="{3DE9DE31-BF68-B544-85FA-0A29496CEA7E}" type="presParOf" srcId="{1D1E1834-82BD-DC48-B671-0703C91B7999}" destId="{0E4A88A3-B796-2341-AF46-F02494531746}" srcOrd="0" destOrd="0" presId="urn:microsoft.com/office/officeart/2005/8/layout/chevron2"/>
    <dgm:cxn modelId="{B130E5B3-5C25-E04A-9E07-05D341C9D62A}"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pt>
    <dgm:pt modelId="{CD661F9A-A9CA-2142-835F-5B39B71BD283}" type="pres">
      <dgm:prSet presAssocID="{E2483C93-9400-0444-8CFE-E9B754347ADA}" presName="descendantText" presStyleLbl="alignAcc1" presStyleIdx="4" presStyleCnt="5">
        <dgm:presLayoutVars>
          <dgm:bulletEnabled val="1"/>
        </dgm:presLayoutVars>
      </dgm:prSet>
      <dgm:spPr/>
    </dgm:pt>
  </dgm:ptLst>
  <dgm:cxnLst>
    <dgm:cxn modelId="{395D3E00-F055-6040-81CB-576EB54FC45E}" srcId="{8003FAFB-7252-E74A-BCF2-97953C903016}" destId="{E2483C93-9400-0444-8CFE-E9B754347ADA}" srcOrd="4" destOrd="0" parTransId="{D45CE362-0C47-AE4B-A650-F8D08D4C1366}" sibTransId="{9C250DBC-A60C-644C-B64B-48CD3009FED6}"/>
    <dgm:cxn modelId="{22D704CC-D297-B64B-98BD-E24FF8741BAD}" srcId="{713A690B-1B13-734D-B85F-DCB3FC3A5AC2}" destId="{27D5D11B-CD8A-4940-A7B0-AFDDAEFD597C}" srcOrd="0" destOrd="0" parTransId="{CCCE115D-0659-874B-B13B-B36B75743DB8}" sibTransId="{E1D2621D-0624-6D4D-A589-1A085F924B26}"/>
    <dgm:cxn modelId="{CF02E487-21E2-0641-A5FE-EA05AE35BD5E}" srcId="{8133F4E7-9016-3744-B65C-E1E7345F436A}" destId="{2F6DFD49-E7EE-BA48-9154-A2DA165ECBB0}" srcOrd="0" destOrd="0" parTransId="{B992504D-FF1A-8B42-97B1-0773391586B7}" sibTransId="{9E7D5104-F6A7-ED4C-AF7B-D41C7B2FAC9B}"/>
    <dgm:cxn modelId="{68418732-1327-1048-B5C3-9F1CC12F7365}" type="presOf" srcId="{CFF6CB9A-7B24-174A-8A84-C43C9EB355EA}" destId="{F1B780F5-D0F4-A445-ADD5-5BC1017B0D13}" srcOrd="0" destOrd="0" presId="urn:microsoft.com/office/officeart/2005/8/layout/chevron2"/>
    <dgm:cxn modelId="{CABC25D1-F4AD-F045-8DDB-1620B1F39364}" type="presOf" srcId="{8133F4E7-9016-3744-B65C-E1E7345F436A}" destId="{6B283427-19E3-5341-940D-388F54ADDB1C}" srcOrd="0" destOrd="0" presId="urn:microsoft.com/office/officeart/2005/8/layout/chevron2"/>
    <dgm:cxn modelId="{A15BE443-DD18-074E-9D3F-FBA09B59F297}" type="presOf" srcId="{A1A459ED-BB1C-A744-923E-F0B26299FE1B}" destId="{CD661F9A-A9CA-2142-835F-5B39B71BD283}" srcOrd="0" destOrd="0" presId="urn:microsoft.com/office/officeart/2005/8/layout/chevron2"/>
    <dgm:cxn modelId="{CD505C3C-9B36-A644-933B-FB7BB64FDC0A}" type="presOf" srcId="{E2483C93-9400-0444-8CFE-E9B754347ADA}" destId="{84364DBE-27D2-9F42-BD57-2B5072C88696}" srcOrd="0" destOrd="0" presId="urn:microsoft.com/office/officeart/2005/8/layout/chevron2"/>
    <dgm:cxn modelId="{891E0791-87BB-D14D-9889-422D854A3D9B}" type="presOf" srcId="{E4EDDA9B-7C04-D24C-8A89-4496628D23E4}" destId="{12C96B04-B06C-F64F-9240-E0318C572543}"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EBBC8783-EE84-1045-B3DF-793DF552CE3B}" srcId="{8003FAFB-7252-E74A-BCF2-97953C903016}" destId="{CFF6CB9A-7B24-174A-8A84-C43C9EB355EA}" srcOrd="2" destOrd="0" parTransId="{D20675B5-2A86-0243-95E2-265570078922}" sibTransId="{1B6ACDF6-2CBF-6946-9EA3-92DAC0EC19A6}"/>
    <dgm:cxn modelId="{95341B18-FC6C-F747-9562-BFB5D18B1CE3}" srcId="{8003FAFB-7252-E74A-BCF2-97953C903016}" destId="{8133F4E7-9016-3744-B65C-E1E7345F436A}" srcOrd="0" destOrd="0" parTransId="{DA06200F-C19E-E04C-BEB1-9DD270A44BBA}" sibTransId="{BEFCDA53-5F84-A54C-A2FA-AE37DE1D606F}"/>
    <dgm:cxn modelId="{78B7F687-6EE4-4D47-851C-A849A7EFE799}" srcId="{8003FAFB-7252-E74A-BCF2-97953C903016}" destId="{1AB2F561-0258-AA4A-B6F9-D82BFE9DFC58}" srcOrd="3" destOrd="0" parTransId="{E4C7DCDF-C580-9D48-8CBE-0493F01062FE}" sibTransId="{4ADCA773-9ED7-1747-B92B-3FA58FAD8EF9}"/>
    <dgm:cxn modelId="{2BD8872E-0CF8-B347-B3CD-F08557BA213B}" srcId="{1AB2F561-0258-AA4A-B6F9-D82BFE9DFC58}" destId="{E4EDDA9B-7C04-D24C-8A89-4496628D23E4}" srcOrd="0" destOrd="0" parTransId="{E8524C20-FD56-974A-84E6-70A0F5C3E8FF}" sibTransId="{2C9EA285-4847-8D47-B0C5-CB0B2C94BA1C}"/>
    <dgm:cxn modelId="{BE30EA35-8E88-654B-8731-A7C3B9D2F3E8}" type="presOf" srcId="{713A690B-1B13-734D-B85F-DCB3FC3A5AC2}" destId="{42F4EC6A-47FB-B140-AA7E-8E85ACA29582}"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1B658D95-1921-3E41-AF90-9CD9190CFBE0}" type="presOf" srcId="{8003FAFB-7252-E74A-BCF2-97953C903016}" destId="{857402EE-A19A-1749-BA54-7FA2D3AEA070}" srcOrd="0" destOrd="0" presId="urn:microsoft.com/office/officeart/2005/8/layout/chevron2"/>
    <dgm:cxn modelId="{A56109F7-9D55-EB4B-A9A5-FEB70A14A03B}" type="presOf" srcId="{F1386CD7-6252-4E43-8CBB-4B8321E854AA}" destId="{F287D9F4-284A-4441-BDC0-04A9E06574D7}" srcOrd="0" destOrd="0" presId="urn:microsoft.com/office/officeart/2005/8/layout/chevron2"/>
    <dgm:cxn modelId="{FEF8FF1F-5E9B-8149-89FD-85A7E0606F84}" type="presOf" srcId="{1AB2F561-0258-AA4A-B6F9-D82BFE9DFC58}" destId="{702B77AF-68FF-5349-8470-6448C448EF30}" srcOrd="0" destOrd="0" presId="urn:microsoft.com/office/officeart/2005/8/layout/chevron2"/>
    <dgm:cxn modelId="{EF41084D-5C81-1043-8033-1330E72C57DF}" srcId="{8003FAFB-7252-E74A-BCF2-97953C903016}" destId="{713A690B-1B13-734D-B85F-DCB3FC3A5AC2}" srcOrd="1" destOrd="0" parTransId="{96C6194C-B208-2E45-8BC3-13048BE05094}" sibTransId="{25743E7C-B539-C04F-900D-2BDF5E438638}"/>
    <dgm:cxn modelId="{2EC3B6CF-B548-7740-8DF9-43FF4C5BE7BA}" type="presOf" srcId="{27D5D11B-CD8A-4940-A7B0-AFDDAEFD597C}" destId="{7D231F9D-539F-D942-A947-0B11DE813BC8}" srcOrd="0" destOrd="0" presId="urn:microsoft.com/office/officeart/2005/8/layout/chevron2"/>
    <dgm:cxn modelId="{D24DEBCA-BF4D-B04F-8B41-9F3767D9641F}" type="presOf" srcId="{2F6DFD49-E7EE-BA48-9154-A2DA165ECBB0}" destId="{A9CE728C-F4A5-1041-9C78-B3206283E274}" srcOrd="0" destOrd="0" presId="urn:microsoft.com/office/officeart/2005/8/layout/chevron2"/>
    <dgm:cxn modelId="{12C4B3D4-871E-7A49-9C65-BEB7AE49AC13}" type="presParOf" srcId="{857402EE-A19A-1749-BA54-7FA2D3AEA070}" destId="{9C16D6D8-BD68-2641-8B87-47DAE7E29D73}" srcOrd="0" destOrd="0" presId="urn:microsoft.com/office/officeart/2005/8/layout/chevron2"/>
    <dgm:cxn modelId="{1BF1A3C4-DD1D-2A43-B6F5-E0ED56579997}" type="presParOf" srcId="{9C16D6D8-BD68-2641-8B87-47DAE7E29D73}" destId="{6B283427-19E3-5341-940D-388F54ADDB1C}" srcOrd="0" destOrd="0" presId="urn:microsoft.com/office/officeart/2005/8/layout/chevron2"/>
    <dgm:cxn modelId="{6C00589F-D9CF-0A48-AF46-2E912A10D4CE}" type="presParOf" srcId="{9C16D6D8-BD68-2641-8B87-47DAE7E29D73}" destId="{A9CE728C-F4A5-1041-9C78-B3206283E274}" srcOrd="1" destOrd="0" presId="urn:microsoft.com/office/officeart/2005/8/layout/chevron2"/>
    <dgm:cxn modelId="{999100C1-A29F-0E42-AB4A-5BE00F4F7D65}" type="presParOf" srcId="{857402EE-A19A-1749-BA54-7FA2D3AEA070}" destId="{C6592C6D-72E7-094E-BE09-2F930AAB700D}" srcOrd="1" destOrd="0" presId="urn:microsoft.com/office/officeart/2005/8/layout/chevron2"/>
    <dgm:cxn modelId="{76C2A0D2-530B-E94A-8055-F2378CCC1C5E}" type="presParOf" srcId="{857402EE-A19A-1749-BA54-7FA2D3AEA070}" destId="{49C697FE-429F-074C-8823-3EF3DB7AEAF8}" srcOrd="2" destOrd="0" presId="urn:microsoft.com/office/officeart/2005/8/layout/chevron2"/>
    <dgm:cxn modelId="{05537E2B-6ABF-DA44-A6A7-852240CD31F6}" type="presParOf" srcId="{49C697FE-429F-074C-8823-3EF3DB7AEAF8}" destId="{42F4EC6A-47FB-B140-AA7E-8E85ACA29582}" srcOrd="0" destOrd="0" presId="urn:microsoft.com/office/officeart/2005/8/layout/chevron2"/>
    <dgm:cxn modelId="{A5C3EB4A-8452-494D-8858-44F82A518537}" type="presParOf" srcId="{49C697FE-429F-074C-8823-3EF3DB7AEAF8}" destId="{7D231F9D-539F-D942-A947-0B11DE813BC8}" srcOrd="1" destOrd="0" presId="urn:microsoft.com/office/officeart/2005/8/layout/chevron2"/>
    <dgm:cxn modelId="{9C54F18D-A781-3A40-8731-B19607E4E6F3}" type="presParOf" srcId="{857402EE-A19A-1749-BA54-7FA2D3AEA070}" destId="{A708D67F-A982-064A-B0CC-013A9812BCED}" srcOrd="3" destOrd="0" presId="urn:microsoft.com/office/officeart/2005/8/layout/chevron2"/>
    <dgm:cxn modelId="{D7BB4478-8E27-0849-ABB1-5DAB0536F624}" type="presParOf" srcId="{857402EE-A19A-1749-BA54-7FA2D3AEA070}" destId="{6C61CC62-9E5F-8246-979B-F4E1E37222C1}" srcOrd="4" destOrd="0" presId="urn:microsoft.com/office/officeart/2005/8/layout/chevron2"/>
    <dgm:cxn modelId="{F06075F4-7D60-8746-8D2F-D6DBB1D3265D}" type="presParOf" srcId="{6C61CC62-9E5F-8246-979B-F4E1E37222C1}" destId="{F1B780F5-D0F4-A445-ADD5-5BC1017B0D13}" srcOrd="0" destOrd="0" presId="urn:microsoft.com/office/officeart/2005/8/layout/chevron2"/>
    <dgm:cxn modelId="{EA2A07DF-3D31-0F4B-96AA-372B095F86F0}" type="presParOf" srcId="{6C61CC62-9E5F-8246-979B-F4E1E37222C1}" destId="{F287D9F4-284A-4441-BDC0-04A9E06574D7}" srcOrd="1" destOrd="0" presId="urn:microsoft.com/office/officeart/2005/8/layout/chevron2"/>
    <dgm:cxn modelId="{D31914F3-59B7-3440-867D-4E6BA82F34E8}" type="presParOf" srcId="{857402EE-A19A-1749-BA54-7FA2D3AEA070}" destId="{A3FF241D-C1F8-DF46-BD2A-8758AF056AA3}" srcOrd="5" destOrd="0" presId="urn:microsoft.com/office/officeart/2005/8/layout/chevron2"/>
    <dgm:cxn modelId="{C37B35BF-D3F3-E24F-A2EF-29D85418E2E1}" type="presParOf" srcId="{857402EE-A19A-1749-BA54-7FA2D3AEA070}" destId="{D5C7A215-1423-6544-89F7-90553FA7B105}" srcOrd="6" destOrd="0" presId="urn:microsoft.com/office/officeart/2005/8/layout/chevron2"/>
    <dgm:cxn modelId="{BA581F8E-843C-584A-A86E-92FC3D666BF3}" type="presParOf" srcId="{D5C7A215-1423-6544-89F7-90553FA7B105}" destId="{702B77AF-68FF-5349-8470-6448C448EF30}" srcOrd="0" destOrd="0" presId="urn:microsoft.com/office/officeart/2005/8/layout/chevron2"/>
    <dgm:cxn modelId="{B6963646-1FD2-5A42-B0B4-A802317F9055}" type="presParOf" srcId="{D5C7A215-1423-6544-89F7-90553FA7B105}" destId="{12C96B04-B06C-F64F-9240-E0318C572543}" srcOrd="1" destOrd="0" presId="urn:microsoft.com/office/officeart/2005/8/layout/chevron2"/>
    <dgm:cxn modelId="{652EFD45-ADA0-A544-BA3F-692E32659DBE}" type="presParOf" srcId="{857402EE-A19A-1749-BA54-7FA2D3AEA070}" destId="{3EDD2A3D-981C-DB4A-88B2-6CDD0D58195A}" srcOrd="7" destOrd="0" presId="urn:microsoft.com/office/officeart/2005/8/layout/chevron2"/>
    <dgm:cxn modelId="{6BF1B326-419F-DF48-AC1D-0A57FC6B9C25}" type="presParOf" srcId="{857402EE-A19A-1749-BA54-7FA2D3AEA070}" destId="{7709F700-B5CB-B54E-9C97-523059E4652C}" srcOrd="8" destOrd="0" presId="urn:microsoft.com/office/officeart/2005/8/layout/chevron2"/>
    <dgm:cxn modelId="{88820AA0-AE2C-0D4B-B9A7-08AB5E1D09C4}" type="presParOf" srcId="{7709F700-B5CB-B54E-9C97-523059E4652C}" destId="{84364DBE-27D2-9F42-BD57-2B5072C88696}" srcOrd="0" destOrd="0" presId="urn:microsoft.com/office/officeart/2005/8/layout/chevron2"/>
    <dgm:cxn modelId="{0D0FCC0D-144F-A34E-A51B-B138E416CD80}"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CFFBC0-B3D5-B948-8F21-3C0D882D0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1</TotalTime>
  <Pages>21</Pages>
  <Words>6502</Words>
  <Characters>37062</Characters>
  <Application>Microsoft Macintosh Word</Application>
  <DocSecurity>0</DocSecurity>
  <Lines>308</Lines>
  <Paragraphs>86</Paragraphs>
  <ScaleCrop>false</ScaleCrop>
  <Company/>
  <LinksUpToDate>false</LinksUpToDate>
  <CharactersWithSpaces>43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94</cp:revision>
  <dcterms:created xsi:type="dcterms:W3CDTF">2013-02-13T14:29:00Z</dcterms:created>
  <dcterms:modified xsi:type="dcterms:W3CDTF">2013-03-29T15:19:00Z</dcterms:modified>
</cp:coreProperties>
</file>